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57253" w14:textId="0C0E621F" w:rsidR="009B7EFA" w:rsidRDefault="009B7EFA" w:rsidP="00D414FB">
      <w:pPr>
        <w:rPr>
          <w:b/>
          <w:bCs/>
          <w:i/>
          <w:iCs/>
        </w:rPr>
      </w:pPr>
      <w:bookmarkStart w:id="0" w:name="_Hlk137445543"/>
      <w:r>
        <w:rPr>
          <w:b/>
          <w:bCs/>
          <w:i/>
          <w:iCs/>
        </w:rPr>
        <w:t xml:space="preserve">Herd </w:t>
      </w:r>
      <w:r w:rsidR="00BC0297">
        <w:rPr>
          <w:b/>
          <w:bCs/>
          <w:i/>
          <w:iCs/>
        </w:rPr>
        <w:t>e</w:t>
      </w:r>
      <w:r>
        <w:rPr>
          <w:b/>
          <w:bCs/>
          <w:i/>
          <w:iCs/>
        </w:rPr>
        <w:t>nrollment</w:t>
      </w:r>
      <w:r w:rsidR="007E493E">
        <w:rPr>
          <w:b/>
          <w:bCs/>
          <w:i/>
          <w:iCs/>
        </w:rPr>
        <w:t xml:space="preserve"> and </w:t>
      </w:r>
      <w:r w:rsidR="00BC0297">
        <w:rPr>
          <w:b/>
          <w:bCs/>
          <w:i/>
          <w:iCs/>
        </w:rPr>
        <w:t>s</w:t>
      </w:r>
      <w:r w:rsidR="007E493E">
        <w:rPr>
          <w:b/>
          <w:bCs/>
          <w:i/>
          <w:iCs/>
        </w:rPr>
        <w:t>election</w:t>
      </w:r>
    </w:p>
    <w:p w14:paraId="6BF6B2FE" w14:textId="1F7BC0F4" w:rsidR="00464F35" w:rsidRDefault="00E15365" w:rsidP="00994C03">
      <w:pPr>
        <w:ind w:firstLine="360"/>
      </w:pPr>
      <w:r>
        <w:t xml:space="preserve">The source population for this study was the 145 </w:t>
      </w:r>
      <w:r w:rsidR="00D414FB">
        <w:t>farms that</w:t>
      </w:r>
      <w:r>
        <w:t xml:space="preserve"> responded to a survey </w:t>
      </w:r>
      <w:r w:rsidR="00D414FB">
        <w:t xml:space="preserve">sent to all </w:t>
      </w:r>
      <w:r w:rsidR="00D414FB" w:rsidRPr="00D414FB">
        <w:t>certified organic dairy farms producing cow milk in Vermont</w:t>
      </w:r>
      <w:r w:rsidR="00D414FB">
        <w:t xml:space="preserve"> (n = 177) which aimed to</w:t>
      </w:r>
      <w:r w:rsidR="00D414FB" w:rsidRPr="00D414FB">
        <w:t xml:space="preserve"> quantify the frequency and diversity of winter housing and bedding types used by organic dairy farmers in</w:t>
      </w:r>
      <w:r w:rsidR="00D414FB">
        <w:t xml:space="preserve"> the state, as previously described in Andrews et. al </w:t>
      </w:r>
      <w:r w:rsidR="00940FDA">
        <w:fldChar w:fldCharType="begin"/>
      </w:r>
      <w:r w:rsidR="00AF1D01">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940FDA">
        <w:fldChar w:fldCharType="separate"/>
      </w:r>
      <w:r w:rsidR="00AF1D01">
        <w:rPr>
          <w:noProof/>
        </w:rPr>
        <w:t>(Andrews et al. 2021)</w:t>
      </w:r>
      <w:r w:rsidR="00940FDA">
        <w:fldChar w:fldCharType="end"/>
      </w:r>
      <w:r w:rsidR="00AF1D01">
        <w:t>.</w:t>
      </w:r>
      <w:r w:rsidR="00597B8C">
        <w:t xml:space="preserve"> Dairy farms were eligible for enrollment in the current study if they: 1) responded to the initial survey</w:t>
      </w:r>
      <w:r w:rsidR="0099380C">
        <w:t xml:space="preserve"> in the winter of 2018-2019</w:t>
      </w:r>
      <w:r w:rsidR="00597B8C">
        <w:t>, 2) indicated they met the enrollment criteria of testing with the Dairy Herd Improvement Association (DHIA) at least monthly and milking between 35 and 120 cows</w:t>
      </w:r>
      <w:r w:rsidR="0099380C">
        <w:t xml:space="preserve">, and 3) indicated they would be interested in further participation. </w:t>
      </w:r>
      <w:r w:rsidR="0083423E">
        <w:t>Eligible f</w:t>
      </w:r>
      <w:r w:rsidR="0040522E">
        <w:t>arms were c</w:t>
      </w:r>
      <w:r w:rsidR="0057727F">
        <w:t xml:space="preserve">ontacted </w:t>
      </w:r>
      <w:r w:rsidR="0040522E">
        <w:t xml:space="preserve">from this </w:t>
      </w:r>
      <w:r w:rsidR="0083423E">
        <w:t xml:space="preserve">source population </w:t>
      </w:r>
      <w:r w:rsidR="0057727F">
        <w:t>if they</w:t>
      </w:r>
      <w:r w:rsidR="0083423E">
        <w:t xml:space="preserve"> </w:t>
      </w:r>
      <w:r w:rsidR="00B0528F">
        <w:t>responded that</w:t>
      </w:r>
      <w:r w:rsidR="0083423E">
        <w:t xml:space="preserve"> they were using</w:t>
      </w:r>
      <w:r w:rsidR="0057727F">
        <w:t xml:space="preserve"> 1 of </w:t>
      </w:r>
      <w:r w:rsidR="0078307D">
        <w:t xml:space="preserve">the </w:t>
      </w:r>
      <w:r w:rsidR="0057727F">
        <w:t>4 categories of bedding/housing combination</w:t>
      </w:r>
      <w:r w:rsidR="0078307D">
        <w:t>s</w:t>
      </w:r>
      <w:r w:rsidR="00591A82">
        <w:t xml:space="preserve"> for their winter housing system</w:t>
      </w:r>
      <w:r w:rsidR="0078307D">
        <w:t xml:space="preserve"> of interest to the current study:</w:t>
      </w:r>
      <w:r w:rsidR="00B26D7C">
        <w:t xml:space="preserve"> 1)</w:t>
      </w:r>
      <w:r w:rsidR="0078307D">
        <w:t xml:space="preserve"> a freestall system with bedded with sand, </w:t>
      </w:r>
      <w:r w:rsidR="00B26D7C">
        <w:t xml:space="preserve">2) </w:t>
      </w:r>
      <w:r w:rsidR="0078307D">
        <w:t xml:space="preserve">a freestall system bedded with shavings/sawdust, </w:t>
      </w:r>
      <w:r w:rsidR="00B26D7C">
        <w:t xml:space="preserve">3) </w:t>
      </w:r>
      <w:r w:rsidR="0078307D">
        <w:t xml:space="preserve">a tiestall </w:t>
      </w:r>
      <w:r w:rsidR="007E650D">
        <w:t xml:space="preserve">system bedded with shavings/sawdust, or </w:t>
      </w:r>
      <w:r w:rsidR="00B26D7C">
        <w:t xml:space="preserve">4) </w:t>
      </w:r>
      <w:r w:rsidR="007E650D">
        <w:t>a loose housing system deeply bedded with organic</w:t>
      </w:r>
      <w:r w:rsidR="00472CBA">
        <w:t xml:space="preserve"> material (hereafter, “bedded pack”).</w:t>
      </w:r>
      <w:r w:rsidR="0078307D">
        <w:t xml:space="preserve"> </w:t>
      </w:r>
      <w:r w:rsidR="00591A82">
        <w:t xml:space="preserve">The first three housing and bedding combinations were found to be the top three used </w:t>
      </w:r>
      <w:r w:rsidR="00AE2DB8">
        <w:t>by organic dairies in the state to house cows over the non-grazing season</w:t>
      </w:r>
      <w:r w:rsidR="004C6A38">
        <w:t>, and bedded packs were the primary housing style of interest for this project.</w:t>
      </w:r>
      <w:r w:rsidR="000D7484">
        <w:t xml:space="preserve"> </w:t>
      </w:r>
    </w:p>
    <w:p w14:paraId="22646629" w14:textId="77777777" w:rsidR="00464F35" w:rsidRDefault="00DF265D" w:rsidP="00464F35">
      <w:r>
        <w:t xml:space="preserve">A list of eligible farms was made by </w:t>
      </w:r>
      <w:r w:rsidR="000B4350">
        <w:t xml:space="preserve">housing/bedding combination, and were </w:t>
      </w:r>
      <w:r w:rsidR="00B53CBE" w:rsidRPr="00994C03">
        <w:rPr>
          <w:color w:val="FF0000"/>
        </w:rPr>
        <w:t>haphazardly</w:t>
      </w:r>
      <w:r w:rsidR="00AF0945" w:rsidRPr="00994C03">
        <w:rPr>
          <w:color w:val="FF0000"/>
        </w:rPr>
        <w:t>/by convenience</w:t>
      </w:r>
      <w:r w:rsidR="00B53CBE" w:rsidRPr="00994C03">
        <w:rPr>
          <w:color w:val="FF0000"/>
        </w:rPr>
        <w:t xml:space="preserve"> </w:t>
      </w:r>
      <w:r w:rsidR="00B53CBE">
        <w:t xml:space="preserve">(?) </w:t>
      </w:r>
      <w:r w:rsidR="000B4350">
        <w:t>contacted by phone or email provided in the previous survey</w:t>
      </w:r>
      <w:r w:rsidR="005B25F1">
        <w:t xml:space="preserve"> in Spring 2019</w:t>
      </w:r>
      <w:r w:rsidR="00DF4B8B">
        <w:t>.</w:t>
      </w:r>
    </w:p>
    <w:p w14:paraId="4564499D" w14:textId="77777777" w:rsidR="00464F35" w:rsidRPr="00D95E3C" w:rsidRDefault="00464F35" w:rsidP="00464F35">
      <w:pPr>
        <w:rPr>
          <w:b/>
          <w:bCs/>
        </w:rPr>
      </w:pPr>
      <w:r w:rsidRPr="00D95E3C">
        <w:rPr>
          <w:b/>
          <w:bCs/>
        </w:rPr>
        <w:t>OR</w:t>
      </w:r>
    </w:p>
    <w:p w14:paraId="7614FDBC" w14:textId="0CFA583D" w:rsidR="00233C44" w:rsidRDefault="00464F35" w:rsidP="00464F35">
      <w:r>
        <w:t>A convenience sample was enrolled</w:t>
      </w:r>
      <w:r w:rsidR="00233C44">
        <w:t xml:space="preserve"> from a list of eligible farms</w:t>
      </w:r>
      <w:r w:rsidR="00D95E3C">
        <w:t xml:space="preserve"> (grouped by housing/bedding combination)</w:t>
      </w:r>
      <w:r w:rsidR="00233C44">
        <w:t xml:space="preserve"> </w:t>
      </w:r>
      <w:r w:rsidR="003C4ADF">
        <w:t>using the phone number or email address provided in the previous survey in Spring 2019</w:t>
      </w:r>
      <w:r w:rsidR="00D95E3C">
        <w:t>.</w:t>
      </w:r>
      <w:r w:rsidR="003C4ADF">
        <w:t xml:space="preserve"> </w:t>
      </w:r>
    </w:p>
    <w:p w14:paraId="4A1CAF8E" w14:textId="065542A1" w:rsidR="0057727F" w:rsidRDefault="00DF4B8B" w:rsidP="009261FE">
      <w:pPr>
        <w:ind w:firstLine="720"/>
      </w:pPr>
      <w:r>
        <w:t xml:space="preserve">The aim was to complete the survey and sampling at </w:t>
      </w:r>
      <w:r w:rsidR="00297C12">
        <w:t>40 farms</w:t>
      </w:r>
      <w:r w:rsidR="00D7644E">
        <w:t xml:space="preserve"> total</w:t>
      </w:r>
      <w:r w:rsidR="00297C12">
        <w:t xml:space="preserve">, </w:t>
      </w:r>
      <w:r w:rsidR="00D7644E">
        <w:t xml:space="preserve">with </w:t>
      </w:r>
      <w:r>
        <w:t xml:space="preserve">10 farms </w:t>
      </w:r>
      <w:r w:rsidR="00D7644E">
        <w:t xml:space="preserve">from </w:t>
      </w:r>
      <w:r w:rsidR="000F1A1D">
        <w:t>each</w:t>
      </w:r>
      <w:r>
        <w:t xml:space="preserve"> housing/bedding </w:t>
      </w:r>
      <w:r w:rsidR="000F1A1D">
        <w:t>style: 1) freestall bedded with sand (FS), 2) freestall b</w:t>
      </w:r>
      <w:r w:rsidR="0052031F">
        <w:t xml:space="preserve">edded with wood shavings or sawdust (FW), 3) tiestall bedded with wood shavings (TW), or 4) bedded pack system (BP). </w:t>
      </w:r>
      <w:r w:rsidR="002C0EF9">
        <w:t>As this preliminary study design</w:t>
      </w:r>
      <w:r w:rsidR="002C5225">
        <w:t xml:space="preserve"> to select 10 </w:t>
      </w:r>
      <w:r w:rsidR="004F4D8E">
        <w:t>farms of each type</w:t>
      </w:r>
      <w:r w:rsidR="002C0EF9">
        <w:t xml:space="preserve"> was outlined before getting the full results from the initial survey, </w:t>
      </w:r>
      <w:r w:rsidR="002F66B0">
        <w:t xml:space="preserve">it was anticipated that </w:t>
      </w:r>
      <w:r w:rsidR="004F4D8E">
        <w:t>it would be possible to select enough</w:t>
      </w:r>
      <w:r w:rsidR="002F66B0">
        <w:t xml:space="preserve"> organic dairies in Vermont us</w:t>
      </w:r>
      <w:r w:rsidR="004F4D8E">
        <w:t>ing</w:t>
      </w:r>
      <w:r w:rsidR="002F66B0">
        <w:t xml:space="preserve"> a bedded pack system as their primary winter housing system</w:t>
      </w:r>
      <w:r w:rsidR="004F4D8E">
        <w:t xml:space="preserve">. However, </w:t>
      </w:r>
      <w:r w:rsidR="00983171">
        <w:t xml:space="preserve">out of the 17 farms from </w:t>
      </w:r>
      <w:r w:rsidR="004F4D8E">
        <w:t xml:space="preserve">2018-2019 survey </w:t>
      </w:r>
      <w:r w:rsidR="00983171">
        <w:t xml:space="preserve">that indicated at least some use of a bedded pack system, 1 farm was not interested in any further participation, </w:t>
      </w:r>
      <w:r w:rsidR="00A421A2">
        <w:t>5 did not use DHIA testing at all, and 6</w:t>
      </w:r>
      <w:r w:rsidR="003D7C15">
        <w:t xml:space="preserve"> only</w:t>
      </w:r>
      <w:r w:rsidR="00A421A2">
        <w:t xml:space="preserve"> used a bedded pack system </w:t>
      </w:r>
      <w:r w:rsidR="003B2863">
        <w:t xml:space="preserve">as a secondary housing system in conjunction with </w:t>
      </w:r>
      <w:r w:rsidR="003D7C15">
        <w:t>a tiestall barn</w:t>
      </w:r>
      <w:r w:rsidR="00C64241">
        <w:t xml:space="preserve">, or cows were only on the pack a few hours a day. </w:t>
      </w:r>
      <w:r w:rsidR="003E2480">
        <w:t xml:space="preserve">As the number of farms using the bedding system of interest was </w:t>
      </w:r>
      <w:r w:rsidR="00630091">
        <w:t>significantly</w:t>
      </w:r>
      <w:r w:rsidR="003E2480">
        <w:t xml:space="preserve"> smaller than anticipated, the eligibility requirements were relaxed to include a farm where cows spend the majority (two-thirds) of their time in a bedded pack, with the remaining time in a tiestall with wood shavings. </w:t>
      </w:r>
      <w:r w:rsidR="00321EC8">
        <w:t>The survey was intended to study cows while they were in their winter housing system, so all herds visits were completed before any grazing had begun for the season.</w:t>
      </w:r>
    </w:p>
    <w:p w14:paraId="7D682429" w14:textId="70C33CD3" w:rsidR="00C51F0B" w:rsidRPr="002448ED" w:rsidRDefault="00C51F0B" w:rsidP="00C51F0B">
      <w:pPr>
        <w:spacing w:line="276" w:lineRule="auto"/>
        <w:ind w:left="90" w:firstLine="360"/>
      </w:pPr>
      <w:commentRangeStart w:id="1"/>
      <w:r>
        <w:t xml:space="preserve">Of the intended 40 herds to be recruited in the study (10 each from each of 4 housing/bedding combination categories: freestalls with sand, freestalls with wood shavings/sawdust, bedded packs, and tiestalls with wood), 21 herds that were contacted agreed and the survey and sampling were completed throughout April-May, 2019.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However, due to the COVID-19 pandemic, the decision was made to </w:t>
      </w:r>
      <w:r>
        <w:lastRenderedPageBreak/>
        <w:t xml:space="preserve">not resume the survey and sampling, and the final analysis included herds only completed in 2019 (n = 21). </w:t>
      </w:r>
      <w:commentRangeEnd w:id="1"/>
      <w:r>
        <w:rPr>
          <w:rStyle w:val="CommentReference"/>
        </w:rPr>
        <w:commentReference w:id="1"/>
      </w:r>
      <w:r w:rsidR="00F87648">
        <w:t xml:space="preserve">As there was only 1 farm sampled using a freestall facility bedded with sand, the initial plan </w:t>
      </w:r>
      <w:r w:rsidR="00972058">
        <w:t xml:space="preserve">to group farms by the four housing/bedding combinations specified was abandoned in favor of </w:t>
      </w:r>
      <w:r w:rsidR="00C63BDA">
        <w:t>grouping farms by the three facility types used (tiestall, freestall, and bedded pack).</w:t>
      </w:r>
    </w:p>
    <w:p w14:paraId="696CC87A" w14:textId="4A9B840D" w:rsidR="009B7EFA" w:rsidRDefault="009B7EFA" w:rsidP="00834A07">
      <w:pPr>
        <w:rPr>
          <w:b/>
          <w:bCs/>
          <w:i/>
          <w:iCs/>
        </w:rPr>
      </w:pPr>
      <w:r>
        <w:rPr>
          <w:b/>
          <w:bCs/>
          <w:i/>
          <w:iCs/>
        </w:rPr>
        <w:t xml:space="preserve">Survey </w:t>
      </w:r>
      <w:r w:rsidR="00BC0297">
        <w:rPr>
          <w:b/>
          <w:bCs/>
          <w:i/>
          <w:iCs/>
        </w:rPr>
        <w:t>a</w:t>
      </w:r>
      <w:r>
        <w:rPr>
          <w:b/>
          <w:bCs/>
          <w:i/>
          <w:iCs/>
        </w:rPr>
        <w:t>dministration</w:t>
      </w:r>
      <w:r w:rsidR="003003DC">
        <w:rPr>
          <w:b/>
          <w:bCs/>
          <w:i/>
          <w:iCs/>
        </w:rPr>
        <w:t>,</w:t>
      </w:r>
      <w:r>
        <w:rPr>
          <w:b/>
          <w:bCs/>
          <w:i/>
          <w:iCs/>
        </w:rPr>
        <w:t xml:space="preserve"> </w:t>
      </w:r>
      <w:r w:rsidR="00BC0297">
        <w:rPr>
          <w:b/>
          <w:bCs/>
          <w:i/>
          <w:iCs/>
        </w:rPr>
        <w:t>s</w:t>
      </w:r>
      <w:r>
        <w:rPr>
          <w:b/>
          <w:bCs/>
          <w:i/>
          <w:iCs/>
        </w:rPr>
        <w:t>ampling</w:t>
      </w:r>
      <w:r w:rsidR="003003DC">
        <w:rPr>
          <w:b/>
          <w:bCs/>
          <w:i/>
          <w:iCs/>
        </w:rPr>
        <w:t xml:space="preserve">, and </w:t>
      </w:r>
      <w:r w:rsidR="00BC0297">
        <w:rPr>
          <w:b/>
          <w:bCs/>
          <w:i/>
          <w:iCs/>
        </w:rPr>
        <w:t>u</w:t>
      </w:r>
      <w:r w:rsidR="003003DC">
        <w:rPr>
          <w:b/>
          <w:bCs/>
          <w:i/>
          <w:iCs/>
        </w:rPr>
        <w:t xml:space="preserve">dder </w:t>
      </w:r>
      <w:r w:rsidR="00BC0297">
        <w:rPr>
          <w:b/>
          <w:bCs/>
          <w:i/>
          <w:iCs/>
        </w:rPr>
        <w:t>h</w:t>
      </w:r>
      <w:r w:rsidR="003003DC">
        <w:rPr>
          <w:b/>
          <w:bCs/>
          <w:i/>
          <w:iCs/>
        </w:rPr>
        <w:t xml:space="preserve">ygiene </w:t>
      </w:r>
      <w:r w:rsidR="00BC0297">
        <w:rPr>
          <w:b/>
          <w:bCs/>
          <w:i/>
          <w:iCs/>
        </w:rPr>
        <w:t>s</w:t>
      </w:r>
      <w:r w:rsidR="003003DC">
        <w:rPr>
          <w:b/>
          <w:bCs/>
          <w:i/>
          <w:iCs/>
        </w:rPr>
        <w:t>coring</w:t>
      </w:r>
    </w:p>
    <w:p w14:paraId="5E1A8821" w14:textId="128477DD" w:rsidR="001F1EDC" w:rsidRDefault="008204BF" w:rsidP="00B3710A">
      <w:pPr>
        <w:spacing w:after="0" w:line="240" w:lineRule="auto"/>
        <w:ind w:firstLine="360"/>
      </w:pPr>
      <w:r>
        <w:t xml:space="preserve">At each farm visit, </w:t>
      </w:r>
      <w:r w:rsidR="00B3710A">
        <w:t xml:space="preserve">a </w:t>
      </w:r>
      <w:r w:rsidR="00256CFD">
        <w:t xml:space="preserve">survey was administered by the primary researcher </w:t>
      </w:r>
      <w:r w:rsidR="00EB0DF4">
        <w:t xml:space="preserve">at every visit which collected information </w:t>
      </w:r>
      <w:r w:rsidR="006B422E">
        <w:t>which aimed to:</w:t>
      </w:r>
      <w:r w:rsidR="006E6BDF">
        <w:t xml:space="preserve"> 1)</w:t>
      </w:r>
      <w:r w:rsidR="00DA4ED4">
        <w:t xml:space="preserve"> get a </w:t>
      </w:r>
      <w:r w:rsidR="00DA4ED4" w:rsidRPr="00DA4ED4">
        <w:t xml:space="preserve">comprehensive </w:t>
      </w:r>
      <w:r w:rsidR="006E6BDF">
        <w:t>understanding of factors potentially related</w:t>
      </w:r>
      <w:r w:rsidR="00DA4ED4" w:rsidRPr="00DA4ED4">
        <w:t xml:space="preserve"> </w:t>
      </w:r>
      <w:r w:rsidR="006E6BDF">
        <w:t xml:space="preserve">to </w:t>
      </w:r>
      <w:r w:rsidR="00DA4ED4" w:rsidRPr="00DA4ED4">
        <w:t xml:space="preserve">a cow’s mastitis risk on that </w:t>
      </w:r>
      <w:proofErr w:type="gramStart"/>
      <w:r w:rsidR="00DA4ED4" w:rsidRPr="00DA4ED4">
        <w:t>particular farm</w:t>
      </w:r>
      <w:proofErr w:type="gramEnd"/>
      <w:r w:rsidR="006E6BDF">
        <w:t xml:space="preserve">, and 2) </w:t>
      </w:r>
      <w:r w:rsidR="00284FFF">
        <w:t xml:space="preserve">acquire a comprehensive understanding of </w:t>
      </w:r>
      <w:r w:rsidR="00754EAC">
        <w:t xml:space="preserve">housing and </w:t>
      </w:r>
      <w:r w:rsidR="00284FFF">
        <w:t xml:space="preserve">bedding management and related practices on the farm. </w:t>
      </w:r>
      <w:r w:rsidR="00422289">
        <w:t xml:space="preserve">The survey is included in its entirety </w:t>
      </w:r>
      <w:r w:rsidR="00A77B07">
        <w:t xml:space="preserve">in the </w:t>
      </w:r>
      <w:r w:rsidR="00A77B07" w:rsidRPr="00A77B07">
        <w:t xml:space="preserve">provided in Supplemental </w:t>
      </w:r>
      <w:r w:rsidR="00A77B07">
        <w:t>Data</w:t>
      </w:r>
      <w:r w:rsidR="00A77B07" w:rsidRPr="00A77B07">
        <w:t xml:space="preserve"> </w:t>
      </w:r>
      <w:r w:rsidR="00A77B07">
        <w:t>(</w:t>
      </w:r>
      <w:r w:rsidR="00086F03">
        <w:t xml:space="preserve">XXX). </w:t>
      </w:r>
      <w:r w:rsidR="00FB56BD">
        <w:t xml:space="preserve">The survey was </w:t>
      </w:r>
      <w:r w:rsidR="00412BDE">
        <w:t xml:space="preserve">created and administered </w:t>
      </w:r>
      <w:r w:rsidR="00BC663D">
        <w:t xml:space="preserve">on a tablet </w:t>
      </w:r>
      <w:r w:rsidR="00412BDE">
        <w:t xml:space="preserve">using </w:t>
      </w:r>
      <w:proofErr w:type="spellStart"/>
      <w:r w:rsidR="00412BDE">
        <w:t>KoboCollect</w:t>
      </w:r>
      <w:proofErr w:type="spellEnd"/>
      <w:r w:rsidR="00412BDE">
        <w:t xml:space="preserve"> software, a free and </w:t>
      </w:r>
      <w:r w:rsidR="00BC663D">
        <w:t>open-source</w:t>
      </w:r>
      <w:r w:rsidR="00412BDE">
        <w:t xml:space="preserve"> suite of tools</w:t>
      </w:r>
      <w:r w:rsidR="00BC663D">
        <w:t xml:space="preserve"> for field data collection (</w:t>
      </w:r>
      <w:r w:rsidR="00BC663D" w:rsidRPr="00BC663D">
        <w:t>http://www.kobotoolbox.org</w:t>
      </w:r>
      <w:r w:rsidR="00BC663D">
        <w:t>)</w:t>
      </w:r>
      <w:r w:rsidR="00BC663D" w:rsidRPr="00A222BE">
        <w:t>.</w:t>
      </w:r>
      <w:r w:rsidR="00BC663D">
        <w:t xml:space="preserve"> </w:t>
      </w:r>
      <w:r w:rsidR="006B422E">
        <w:t xml:space="preserve">The section about </w:t>
      </w:r>
      <w:r w:rsidR="00805CCD">
        <w:t>mastitis risk included p</w:t>
      </w:r>
      <w:r w:rsidR="00A644BC">
        <w:t>roducer c</w:t>
      </w:r>
      <w:r w:rsidR="00274813" w:rsidRPr="00274813">
        <w:t>oncerns about bedding/mastitis risk</w:t>
      </w:r>
      <w:r w:rsidR="00F620A3">
        <w:t>;</w:t>
      </w:r>
      <w:r w:rsidR="00BA2D9B">
        <w:t xml:space="preserve"> mastitis</w:t>
      </w:r>
      <w:r w:rsidR="0034041C">
        <w:t xml:space="preserve"> control</w:t>
      </w:r>
      <w:r w:rsidR="00F620A3">
        <w:t xml:space="preserve">, </w:t>
      </w:r>
      <w:r w:rsidR="00995686">
        <w:t>identification</w:t>
      </w:r>
      <w:r w:rsidR="00F620A3">
        <w:t xml:space="preserve"> and </w:t>
      </w:r>
      <w:r w:rsidR="00995686">
        <w:t>record keeping</w:t>
      </w:r>
      <w:r w:rsidR="00F620A3">
        <w:t>;</w:t>
      </w:r>
      <w:r w:rsidR="0034041C">
        <w:t xml:space="preserve"> m</w:t>
      </w:r>
      <w:r w:rsidR="00274813" w:rsidRPr="00274813">
        <w:t>ilking facilities</w:t>
      </w:r>
      <w:r w:rsidR="00F620A3">
        <w:t xml:space="preserve">, </w:t>
      </w:r>
      <w:r w:rsidR="00274813" w:rsidRPr="00274813">
        <w:t>procedures</w:t>
      </w:r>
      <w:r w:rsidR="00F620A3">
        <w:t xml:space="preserve">, and </w:t>
      </w:r>
      <w:r w:rsidR="00274813" w:rsidRPr="00274813">
        <w:t>hygiene</w:t>
      </w:r>
      <w:r w:rsidR="00B26355">
        <w:t xml:space="preserve"> practices</w:t>
      </w:r>
      <w:r w:rsidR="00F620A3">
        <w:t>;</w:t>
      </w:r>
      <w:r w:rsidR="00B26355">
        <w:t xml:space="preserve"> </w:t>
      </w:r>
      <w:r w:rsidR="00995686">
        <w:t>information about d</w:t>
      </w:r>
      <w:r w:rsidR="00274813" w:rsidRPr="00274813">
        <w:t>iet, vitamin</w:t>
      </w:r>
      <w:r w:rsidR="00F620A3">
        <w:t xml:space="preserve"> and </w:t>
      </w:r>
      <w:r w:rsidR="00274813" w:rsidRPr="00274813">
        <w:t xml:space="preserve">mineral supplementation, </w:t>
      </w:r>
      <w:r w:rsidR="00995686">
        <w:t xml:space="preserve">and </w:t>
      </w:r>
      <w:r w:rsidR="00274813" w:rsidRPr="00274813">
        <w:t>water source</w:t>
      </w:r>
      <w:r w:rsidR="00F620A3">
        <w:t>;</w:t>
      </w:r>
      <w:r w:rsidR="004D65EB">
        <w:t xml:space="preserve"> t</w:t>
      </w:r>
      <w:r w:rsidR="00274813" w:rsidRPr="00274813">
        <w:t>ypical calving and periparturient practices</w:t>
      </w:r>
      <w:r w:rsidR="00F620A3">
        <w:t>;</w:t>
      </w:r>
      <w:r w:rsidR="004D65EB">
        <w:t xml:space="preserve"> and f</w:t>
      </w:r>
      <w:r w:rsidR="00274813" w:rsidRPr="00274813">
        <w:t>ly control</w:t>
      </w:r>
      <w:r w:rsidR="00B34B54">
        <w:t xml:space="preserve">. The section about housing and bedding management </w:t>
      </w:r>
      <w:r w:rsidR="00754EAC">
        <w:t>included d</w:t>
      </w:r>
      <w:r w:rsidR="00B34B54" w:rsidRPr="00B34B54">
        <w:t xml:space="preserve">escribing </w:t>
      </w:r>
      <w:r w:rsidR="00754EAC">
        <w:t>t</w:t>
      </w:r>
      <w:r w:rsidR="00B34B54" w:rsidRPr="00B34B54">
        <w:t>ype of housing system</w:t>
      </w:r>
      <w:r w:rsidR="00754EAC">
        <w:t xml:space="preserve"> used for </w:t>
      </w:r>
      <w:r w:rsidR="00B34B54" w:rsidRPr="00B34B54">
        <w:t>both lactating and dry cows</w:t>
      </w:r>
      <w:r w:rsidR="00F620A3">
        <w:t>;</w:t>
      </w:r>
      <w:r w:rsidR="00754EAC">
        <w:t xml:space="preserve"> c</w:t>
      </w:r>
      <w:r w:rsidR="00B34B54" w:rsidRPr="00B34B54">
        <w:t>lassification and description of any bedding material used</w:t>
      </w:r>
      <w:r w:rsidR="00F620A3">
        <w:t>;</w:t>
      </w:r>
      <w:r w:rsidR="00754EAC">
        <w:t xml:space="preserve"> and b</w:t>
      </w:r>
      <w:r w:rsidR="00B34B54" w:rsidRPr="00B34B54">
        <w:t xml:space="preserve">edding management </w:t>
      </w:r>
      <w:r w:rsidR="00754EAC">
        <w:t xml:space="preserve">practices </w:t>
      </w:r>
      <w:r w:rsidR="00B34B54" w:rsidRPr="00B34B54">
        <w:t>for each housing type used</w:t>
      </w:r>
      <w:r w:rsidR="00754EAC">
        <w:t xml:space="preserve">. The survey also collected some </w:t>
      </w:r>
      <w:r w:rsidR="00B34B54" w:rsidRPr="00B34B54">
        <w:t>basic herd information (production</w:t>
      </w:r>
      <w:r w:rsidR="00F620A3">
        <w:t xml:space="preserve"> numbers</w:t>
      </w:r>
      <w:r w:rsidR="007D065C">
        <w:t>;</w:t>
      </w:r>
      <w:r w:rsidR="00B34B54" w:rsidRPr="00B34B54">
        <w:t xml:space="preserve"> number of lactating</w:t>
      </w:r>
      <w:r w:rsidR="007D065C">
        <w:t xml:space="preserve">, </w:t>
      </w:r>
      <w:r w:rsidR="00B34B54" w:rsidRPr="00B34B54">
        <w:t>dry</w:t>
      </w:r>
      <w:r w:rsidR="007D065C">
        <w:t xml:space="preserve">, and </w:t>
      </w:r>
      <w:r w:rsidR="00B34B54" w:rsidRPr="00B34B54">
        <w:t>youngstock</w:t>
      </w:r>
      <w:r w:rsidR="007D065C">
        <w:t>;</w:t>
      </w:r>
      <w:r w:rsidR="00B34B54" w:rsidRPr="00B34B54">
        <w:t xml:space="preserve"> breed</w:t>
      </w:r>
      <w:r w:rsidR="007D065C">
        <w:t>s;</w:t>
      </w:r>
      <w:r w:rsidR="00B34B54" w:rsidRPr="00B34B54">
        <w:t xml:space="preserve"> record-keeping system</w:t>
      </w:r>
      <w:r w:rsidR="007D065C">
        <w:t>s</w:t>
      </w:r>
      <w:r w:rsidR="00B34B54" w:rsidRPr="00B34B54">
        <w:t>)</w:t>
      </w:r>
      <w:r w:rsidR="00F620A3">
        <w:t>.</w:t>
      </w:r>
      <w:r w:rsidR="00DC7A84">
        <w:t xml:space="preserve"> As the focus of this study was the use of bedded pack systems by organic dairy producers in Vermont, some additional questions were asked of these farms to gather more detailed information about management</w:t>
      </w:r>
      <w:r w:rsidR="00624B2A">
        <w:t>, monitoring,</w:t>
      </w:r>
      <w:r w:rsidR="00DC7A84">
        <w:t xml:space="preserve"> </w:t>
      </w:r>
      <w:r w:rsidR="00624B2A">
        <w:t>impressions comparing</w:t>
      </w:r>
      <w:r w:rsidR="00331364">
        <w:t xml:space="preserve"> them</w:t>
      </w:r>
      <w:r w:rsidR="00624B2A">
        <w:t xml:space="preserve"> to previously used systems, </w:t>
      </w:r>
      <w:r w:rsidR="00DC7A84">
        <w:t xml:space="preserve">and </w:t>
      </w:r>
      <w:r w:rsidR="00624B2A">
        <w:t xml:space="preserve">initial </w:t>
      </w:r>
      <w:r w:rsidR="00DC7A84">
        <w:t xml:space="preserve">construction </w:t>
      </w:r>
      <w:r w:rsidR="00331364">
        <w:t xml:space="preserve">of the pack. Completion of the survey took about 45 minutes on average, but ranged from </w:t>
      </w:r>
      <w:r w:rsidR="00EE3207">
        <w:t>roughly 30 minutes to 1.5 hours.</w:t>
      </w:r>
      <w:r w:rsidR="001F1EDC">
        <w:t xml:space="preserve"> </w:t>
      </w:r>
    </w:p>
    <w:p w14:paraId="2E49B006" w14:textId="652FAA62" w:rsidR="008660C6" w:rsidRPr="008660C6" w:rsidRDefault="001F1EDC" w:rsidP="00DA5B8A">
      <w:pPr>
        <w:spacing w:after="0" w:line="240" w:lineRule="auto"/>
        <w:ind w:firstLine="360"/>
      </w:pPr>
      <w:r>
        <w:t xml:space="preserve">While the producer and primary researcher completed the survey, </w:t>
      </w:r>
      <w:r w:rsidR="0002081D">
        <w:t>a</w:t>
      </w:r>
      <w:r>
        <w:t xml:space="preserve"> technician</w:t>
      </w:r>
      <w:r w:rsidR="00B3710A">
        <w:t xml:space="preserve"> collected a bulk tank milk sample was collected directly from the top of the bulk tank after agitating the milk for at least 5 minutes, using a 250-mL sterile single-use vial (</w:t>
      </w:r>
      <w:r w:rsidR="00B3710A" w:rsidRPr="001C646B">
        <w:t xml:space="preserve">Blue </w:t>
      </w:r>
      <w:proofErr w:type="spellStart"/>
      <w:r w:rsidR="00B3710A" w:rsidRPr="001C646B">
        <w:t>Dippas</w:t>
      </w:r>
      <w:proofErr w:type="spellEnd"/>
      <w:r w:rsidR="00B3710A" w:rsidRPr="001C646B">
        <w:t>™</w:t>
      </w:r>
      <w:r w:rsidR="00B3710A">
        <w:t xml:space="preserve">, </w:t>
      </w:r>
      <w:proofErr w:type="spellStart"/>
      <w:r w:rsidR="00B3710A" w:rsidRPr="001C646B">
        <w:t>Dynalon</w:t>
      </w:r>
      <w:proofErr w:type="spellEnd"/>
      <w:r w:rsidR="00B3710A" w:rsidRPr="001C646B">
        <w:t xml:space="preserve"> Products</w:t>
      </w:r>
      <w:r w:rsidR="00B3710A">
        <w:t xml:space="preserve">, England). Samples were kept on ice in a cooler until they could be frozen and stored at −20°C in the laboratory before being sent to a diagnostic lab for analysis. </w:t>
      </w:r>
      <w:proofErr w:type="gramStart"/>
      <w:r w:rsidR="008660C6">
        <w:t>Also</w:t>
      </w:r>
      <w:proofErr w:type="gramEnd"/>
      <w:r w:rsidR="008660C6">
        <w:t xml:space="preserve"> during this time, the technician </w:t>
      </w:r>
      <w:r w:rsidR="002A2556">
        <w:t>completed an on-farm observation sheet, which collected information about the b</w:t>
      </w:r>
      <w:r w:rsidR="008660C6" w:rsidRPr="008660C6">
        <w:t xml:space="preserve">ulk tank information, cow </w:t>
      </w:r>
      <w:r w:rsidR="002A2556">
        <w:t>identification</w:t>
      </w:r>
      <w:r w:rsidR="008660C6" w:rsidRPr="008660C6">
        <w:t>, air quality</w:t>
      </w:r>
      <w:r w:rsidR="002A2556">
        <w:t>, and any outdoor exercise area.</w:t>
      </w:r>
      <w:r w:rsidR="008C2EE0">
        <w:t xml:space="preserve"> Additionally, </w:t>
      </w:r>
      <w:r w:rsidR="00004D75">
        <w:t>measurements</w:t>
      </w:r>
      <w:r w:rsidR="002C0036">
        <w:t xml:space="preserve"> of the housing facilities were</w:t>
      </w:r>
      <w:r w:rsidR="00004D75">
        <w:t xml:space="preserve"> </w:t>
      </w:r>
      <w:r w:rsidR="002C0036">
        <w:t>recorded</w:t>
      </w:r>
      <w:r w:rsidR="003C025A">
        <w:t xml:space="preserve"> for freestalls and tiestalls</w:t>
      </w:r>
      <w:r w:rsidR="008C2EE0">
        <w:t xml:space="preserve"> </w:t>
      </w:r>
      <w:r w:rsidR="003C025A">
        <w:t>(</w:t>
      </w:r>
      <w:commentRangeStart w:id="2"/>
      <w:r w:rsidR="008C2EE0">
        <w:t xml:space="preserve">stall sizes, </w:t>
      </w:r>
      <w:commentRangeEnd w:id="2"/>
      <w:r w:rsidR="00B50EDF">
        <w:rPr>
          <w:rStyle w:val="CommentReference"/>
        </w:rPr>
        <w:commentReference w:id="2"/>
      </w:r>
      <w:r w:rsidR="008C2EE0">
        <w:t>pen sizes, stocking density</w:t>
      </w:r>
      <w:r w:rsidR="003C025A">
        <w:t>, trainer use)</w:t>
      </w:r>
      <w:r w:rsidR="002C0036">
        <w:t xml:space="preserve">, as well as observations </w:t>
      </w:r>
      <w:r w:rsidR="007D1E29">
        <w:t>about bedded packs when applicable (temperature, depth,</w:t>
      </w:r>
      <w:r w:rsidR="00C563E9">
        <w:t xml:space="preserve"> sq. ft per animal). </w:t>
      </w:r>
      <w:r w:rsidR="000A57F3">
        <w:t>Hygiene scor</w:t>
      </w:r>
      <w:r w:rsidR="00494025">
        <w:t>ing</w:t>
      </w:r>
      <w:r w:rsidR="000A57F3">
        <w:t xml:space="preserve"> </w:t>
      </w:r>
      <w:r w:rsidR="00DA5B8A">
        <w:t>was completed by</w:t>
      </w:r>
      <w:r w:rsidR="00895EC4">
        <w:t xml:space="preserve"> the </w:t>
      </w:r>
      <w:r w:rsidR="00DA5B8A">
        <w:t xml:space="preserve">same </w:t>
      </w:r>
      <w:r w:rsidR="00895EC4">
        <w:t xml:space="preserve">technician on the day of every visit, </w:t>
      </w:r>
      <w:r w:rsidR="00D54520">
        <w:t xml:space="preserve">with </w:t>
      </w:r>
      <w:r w:rsidR="00895EC4">
        <w:t>a minimum of 30</w:t>
      </w:r>
      <w:r w:rsidR="00DA5B8A">
        <w:t xml:space="preserve"> </w:t>
      </w:r>
      <w:r w:rsidR="00284B51">
        <w:t>randomly selected cows housed in</w:t>
      </w:r>
      <w:r w:rsidR="00DA5B8A">
        <w:t xml:space="preserve"> </w:t>
      </w:r>
      <w:r w:rsidR="00284B51">
        <w:t>the same pens from which used bedding samples were</w:t>
      </w:r>
      <w:r w:rsidR="00DA5B8A">
        <w:t xml:space="preserve"> </w:t>
      </w:r>
      <w:r w:rsidR="00284B51">
        <w:t>collected</w:t>
      </w:r>
      <w:r w:rsidR="00DA5B8A">
        <w:t>.</w:t>
      </w:r>
      <w:r w:rsidR="00284B51">
        <w:t xml:space="preserve"> </w:t>
      </w:r>
      <w:r w:rsidR="00DA5B8A">
        <w:t>A</w:t>
      </w:r>
      <w:r w:rsidR="00284B51">
        <w:t xml:space="preserve"> 4-point scoring system described by</w:t>
      </w:r>
      <w:r w:rsidR="00DA5B8A">
        <w:t xml:space="preserve"> </w:t>
      </w:r>
      <w:r w:rsidR="00284B51">
        <w:t xml:space="preserve">Schreiner and Ruegg </w:t>
      </w:r>
      <w:r w:rsidR="00DA5B8A">
        <w:t>was used</w:t>
      </w:r>
      <w:r w:rsidR="00284B51">
        <w:t>, where 1 = free of dirt, 2 =</w:t>
      </w:r>
      <w:r w:rsidR="00DA5B8A">
        <w:t xml:space="preserve"> </w:t>
      </w:r>
      <w:r w:rsidR="00284B51">
        <w:t>slightly dirty (2–10% of surface area), 3 = moderately</w:t>
      </w:r>
      <w:r w:rsidR="00DA5B8A">
        <w:t xml:space="preserve"> </w:t>
      </w:r>
      <w:r w:rsidR="00284B51">
        <w:t>covered with dirt (10–30% of surface area), and 4 =</w:t>
      </w:r>
      <w:r w:rsidR="00DA5B8A">
        <w:t xml:space="preserve"> </w:t>
      </w:r>
      <w:r w:rsidR="00284B51">
        <w:t>covered with caked on-dirt (&gt;30% of surface area)</w:t>
      </w:r>
      <w:r w:rsidR="00353E9B">
        <w:t xml:space="preserve"> </w:t>
      </w:r>
      <w:r w:rsidR="00353E9B">
        <w:fldChar w:fldCharType="begin"/>
      </w:r>
      <w:r w:rsidR="00353E9B">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353E9B">
        <w:fldChar w:fldCharType="separate"/>
      </w:r>
      <w:r w:rsidR="00353E9B">
        <w:rPr>
          <w:noProof/>
        </w:rPr>
        <w:t>(Schreiner and Ruegg 2002)</w:t>
      </w:r>
      <w:r w:rsidR="00353E9B">
        <w:fldChar w:fldCharType="end"/>
      </w:r>
      <w:r w:rsidR="00284B51">
        <w:t>.</w:t>
      </w:r>
      <w:r w:rsidR="00FC03FB">
        <w:t xml:space="preserve"> Materials were left with producers to record and collect milk samples of cows with clinical mastitis in the 30 days following the farm visit, but </w:t>
      </w:r>
      <w:r w:rsidR="0058773C">
        <w:t>participation in this aspect of the study was too low to include in any analyses.</w:t>
      </w:r>
    </w:p>
    <w:p w14:paraId="693D7460" w14:textId="77777777" w:rsidR="00E60168" w:rsidRDefault="00E60168" w:rsidP="0089762F"/>
    <w:p w14:paraId="46020C00" w14:textId="74F0FAF8" w:rsidR="00120364" w:rsidRDefault="00791C3A" w:rsidP="00566360">
      <w:pPr>
        <w:rPr>
          <w:rFonts w:cstheme="minorHAnsi"/>
          <w:b/>
          <w:bCs/>
          <w:i/>
          <w:iCs/>
        </w:rPr>
      </w:pPr>
      <w:r w:rsidRPr="00E60168">
        <w:rPr>
          <w:rFonts w:cstheme="minorHAnsi"/>
          <w:b/>
          <w:bCs/>
          <w:i/>
          <w:iCs/>
        </w:rPr>
        <w:t>Herd</w:t>
      </w:r>
      <w:r w:rsidR="00E60168">
        <w:rPr>
          <w:rFonts w:cstheme="minorHAnsi"/>
          <w:b/>
          <w:bCs/>
          <w:i/>
          <w:iCs/>
        </w:rPr>
        <w:t xml:space="preserve">-level </w:t>
      </w:r>
      <w:r w:rsidR="00BC0297">
        <w:rPr>
          <w:rFonts w:cstheme="minorHAnsi"/>
          <w:b/>
          <w:bCs/>
          <w:i/>
          <w:iCs/>
        </w:rPr>
        <w:t>u</w:t>
      </w:r>
      <w:r w:rsidR="00E60168">
        <w:rPr>
          <w:rFonts w:cstheme="minorHAnsi"/>
          <w:b/>
          <w:bCs/>
          <w:i/>
          <w:iCs/>
        </w:rPr>
        <w:t xml:space="preserve">dder </w:t>
      </w:r>
      <w:r w:rsidR="00BC0297">
        <w:rPr>
          <w:rFonts w:cstheme="minorHAnsi"/>
          <w:b/>
          <w:bCs/>
          <w:i/>
          <w:iCs/>
        </w:rPr>
        <w:t>h</w:t>
      </w:r>
      <w:r w:rsidR="00E60168">
        <w:rPr>
          <w:rFonts w:cstheme="minorHAnsi"/>
          <w:b/>
          <w:bCs/>
          <w:i/>
          <w:iCs/>
        </w:rPr>
        <w:t>ealth</w:t>
      </w:r>
      <w:r w:rsidRPr="00E60168">
        <w:rPr>
          <w:rFonts w:cstheme="minorHAnsi"/>
          <w:b/>
          <w:bCs/>
          <w:i/>
          <w:iCs/>
        </w:rPr>
        <w:t xml:space="preserve"> </w:t>
      </w:r>
      <w:r w:rsidR="00BC0297">
        <w:rPr>
          <w:rFonts w:cstheme="minorHAnsi"/>
          <w:b/>
          <w:bCs/>
          <w:i/>
          <w:iCs/>
        </w:rPr>
        <w:t>m</w:t>
      </w:r>
      <w:r w:rsidR="00E60168">
        <w:rPr>
          <w:rFonts w:cstheme="minorHAnsi"/>
          <w:b/>
          <w:bCs/>
          <w:i/>
          <w:iCs/>
        </w:rPr>
        <w:t>easurements</w:t>
      </w:r>
    </w:p>
    <w:p w14:paraId="54D76A56" w14:textId="3EE36B85" w:rsidR="00FF3B0A" w:rsidRDefault="00E60168" w:rsidP="000335D6">
      <w:pPr>
        <w:ind w:firstLine="360"/>
        <w:rPr>
          <w:rFonts w:cstheme="minorHAnsi"/>
        </w:rPr>
      </w:pPr>
      <w:r>
        <w:rPr>
          <w:rFonts w:cstheme="minorHAnsi"/>
        </w:rPr>
        <w:t xml:space="preserve"> </w:t>
      </w:r>
      <w:r w:rsidRPr="00E60168">
        <w:rPr>
          <w:rFonts w:cstheme="minorHAnsi"/>
        </w:rPr>
        <w:t>Herd-level DHIA test</w:t>
      </w:r>
      <w:r>
        <w:rPr>
          <w:rFonts w:cstheme="minorHAnsi"/>
        </w:rPr>
        <w:t xml:space="preserve"> </w:t>
      </w:r>
      <w:r w:rsidRPr="00E60168">
        <w:rPr>
          <w:rFonts w:cstheme="minorHAnsi"/>
        </w:rPr>
        <w:t xml:space="preserve">results for the test day </w:t>
      </w:r>
      <w:r w:rsidR="00950B12">
        <w:rPr>
          <w:rFonts w:cstheme="minorHAnsi"/>
        </w:rPr>
        <w:t>closest in proximity to the</w:t>
      </w:r>
      <w:r w:rsidRPr="00E60168">
        <w:rPr>
          <w:rFonts w:cstheme="minorHAnsi"/>
        </w:rPr>
        <w:t xml:space="preserve"> </w:t>
      </w:r>
      <w:r w:rsidR="00950B12">
        <w:rPr>
          <w:rFonts w:cstheme="minorHAnsi"/>
        </w:rPr>
        <w:t>farm visit</w:t>
      </w:r>
      <w:r w:rsidRPr="00E60168">
        <w:rPr>
          <w:rFonts w:cstheme="minorHAnsi"/>
        </w:rPr>
        <w:t xml:space="preserve"> </w:t>
      </w:r>
      <w:r w:rsidR="00C04F98">
        <w:rPr>
          <w:rFonts w:cstheme="minorHAnsi"/>
        </w:rPr>
        <w:t xml:space="preserve">(less than 30 days) </w:t>
      </w:r>
      <w:r w:rsidRPr="00E60168">
        <w:rPr>
          <w:rFonts w:cstheme="minorHAnsi"/>
        </w:rPr>
        <w:t>were captured from the record</w:t>
      </w:r>
      <w:r>
        <w:rPr>
          <w:rFonts w:cstheme="minorHAnsi"/>
        </w:rPr>
        <w:t xml:space="preserve"> </w:t>
      </w:r>
      <w:r w:rsidRPr="00E60168">
        <w:rPr>
          <w:rFonts w:cstheme="minorHAnsi"/>
        </w:rPr>
        <w:t>processing center working with each herd (</w:t>
      </w:r>
      <w:r w:rsidR="009856A2">
        <w:rPr>
          <w:rFonts w:cstheme="minorHAnsi"/>
        </w:rPr>
        <w:t>Lancaster DHIA,</w:t>
      </w:r>
      <w:r w:rsidR="009856A2" w:rsidRPr="009856A2">
        <w:rPr>
          <w:rFonts w:cstheme="minorHAnsi"/>
        </w:rPr>
        <w:t xml:space="preserve"> Manheim, PA</w:t>
      </w:r>
      <w:r w:rsidR="009856A2">
        <w:rPr>
          <w:rFonts w:cstheme="minorHAnsi"/>
        </w:rPr>
        <w:t xml:space="preserve">; </w:t>
      </w:r>
      <w:r w:rsidR="00BC6BA4" w:rsidRPr="00BC6BA4">
        <w:rPr>
          <w:rFonts w:cstheme="minorHAnsi"/>
        </w:rPr>
        <w:t>Dairy One Co-Op</w:t>
      </w:r>
      <w:r w:rsidR="00BC6BA4">
        <w:rPr>
          <w:rFonts w:cstheme="minorHAnsi"/>
        </w:rPr>
        <w:t>.</w:t>
      </w:r>
      <w:r w:rsidR="00BC6BA4" w:rsidRPr="00BC6BA4">
        <w:rPr>
          <w:rFonts w:cstheme="minorHAnsi"/>
        </w:rPr>
        <w:t xml:space="preserve"> Inc</w:t>
      </w:r>
      <w:r w:rsidR="00BC6BA4">
        <w:rPr>
          <w:rFonts w:cstheme="minorHAnsi"/>
        </w:rPr>
        <w:t xml:space="preserve">., Ithaca, NY). </w:t>
      </w:r>
      <w:r w:rsidR="009856A2" w:rsidRPr="009856A2">
        <w:rPr>
          <w:rFonts w:cstheme="minorHAnsi"/>
        </w:rPr>
        <w:t xml:space="preserve"> </w:t>
      </w:r>
      <w:r w:rsidRPr="00E60168">
        <w:rPr>
          <w:rFonts w:cstheme="minorHAnsi"/>
        </w:rPr>
        <w:t>Information captured included test date</w:t>
      </w:r>
      <w:r w:rsidR="00272BB3">
        <w:rPr>
          <w:rFonts w:cstheme="minorHAnsi"/>
        </w:rPr>
        <w:t>s</w:t>
      </w:r>
      <w:r w:rsidRPr="00E60168">
        <w:rPr>
          <w:rFonts w:cstheme="minorHAnsi"/>
        </w:rPr>
        <w:t>,</w:t>
      </w:r>
      <w:r>
        <w:rPr>
          <w:rFonts w:cstheme="minorHAnsi"/>
        </w:rPr>
        <w:t xml:space="preserve"> </w:t>
      </w:r>
      <w:r w:rsidRPr="00E60168">
        <w:rPr>
          <w:rFonts w:cstheme="minorHAnsi"/>
        </w:rPr>
        <w:t xml:space="preserve">number of lactating </w:t>
      </w:r>
      <w:r w:rsidRPr="00E60168">
        <w:rPr>
          <w:rFonts w:cstheme="minorHAnsi"/>
        </w:rPr>
        <w:lastRenderedPageBreak/>
        <w:t xml:space="preserve">cows, </w:t>
      </w:r>
      <w:r w:rsidR="008804D4">
        <w:rPr>
          <w:rFonts w:cstheme="minorHAnsi"/>
        </w:rPr>
        <w:t>s</w:t>
      </w:r>
      <w:r w:rsidR="001A62BF">
        <w:rPr>
          <w:rFonts w:cstheme="minorHAnsi"/>
        </w:rPr>
        <w:t>tandard</w:t>
      </w:r>
      <w:r w:rsidR="0045092A">
        <w:rPr>
          <w:rFonts w:cstheme="minorHAnsi"/>
        </w:rPr>
        <w:t>ized</w:t>
      </w:r>
      <w:r w:rsidR="001A62BF">
        <w:rPr>
          <w:rFonts w:cstheme="minorHAnsi"/>
        </w:rPr>
        <w:t xml:space="preserve"> </w:t>
      </w:r>
      <w:r w:rsidR="00914EDC">
        <w:rPr>
          <w:rFonts w:cstheme="minorHAnsi"/>
        </w:rPr>
        <w:t>150-day</w:t>
      </w:r>
      <w:r w:rsidR="008804D4">
        <w:rPr>
          <w:rFonts w:cstheme="minorHAnsi"/>
        </w:rPr>
        <w:t xml:space="preserve"> </w:t>
      </w:r>
      <w:r w:rsidR="001A62BF">
        <w:rPr>
          <w:rFonts w:cstheme="minorHAnsi"/>
        </w:rPr>
        <w:t xml:space="preserve">milk production, </w:t>
      </w:r>
      <w:r w:rsidR="00511BAC">
        <w:rPr>
          <w:rFonts w:cstheme="minorHAnsi"/>
        </w:rPr>
        <w:t xml:space="preserve">test-day </w:t>
      </w:r>
      <w:r w:rsidR="001A62BF">
        <w:rPr>
          <w:rFonts w:cstheme="minorHAnsi"/>
        </w:rPr>
        <w:t>ave</w:t>
      </w:r>
      <w:r w:rsidR="0086383D">
        <w:rPr>
          <w:rFonts w:cstheme="minorHAnsi"/>
        </w:rPr>
        <w:t>rage cow-level linear score (</w:t>
      </w:r>
      <w:r w:rsidR="00574DBA">
        <w:rPr>
          <w:rFonts w:cstheme="minorHAnsi"/>
        </w:rPr>
        <w:t xml:space="preserve">LS; </w:t>
      </w:r>
      <w:r w:rsidR="0086383D">
        <w:rPr>
          <w:rFonts w:cstheme="minorHAnsi"/>
        </w:rPr>
        <w:t>unweighted)</w:t>
      </w:r>
      <w:r w:rsidRPr="00E60168">
        <w:rPr>
          <w:rFonts w:cstheme="minorHAnsi"/>
        </w:rPr>
        <w:t>, average test</w:t>
      </w:r>
      <w:r w:rsidR="00C04F98">
        <w:rPr>
          <w:rFonts w:cstheme="minorHAnsi"/>
        </w:rPr>
        <w:t xml:space="preserve"> </w:t>
      </w:r>
      <w:r w:rsidRPr="00E60168">
        <w:rPr>
          <w:rFonts w:cstheme="minorHAnsi"/>
        </w:rPr>
        <w:t>day</w:t>
      </w:r>
      <w:r>
        <w:rPr>
          <w:rFonts w:cstheme="minorHAnsi"/>
        </w:rPr>
        <w:t xml:space="preserve"> </w:t>
      </w:r>
      <w:r w:rsidRPr="00E60168">
        <w:rPr>
          <w:rFonts w:cstheme="minorHAnsi"/>
        </w:rPr>
        <w:t>milk yield (</w:t>
      </w:r>
      <w:proofErr w:type="spellStart"/>
      <w:r w:rsidR="00A05268">
        <w:rPr>
          <w:rFonts w:cstheme="minorHAnsi"/>
        </w:rPr>
        <w:t>lbs</w:t>
      </w:r>
      <w:proofErr w:type="spellEnd"/>
      <w:r w:rsidRPr="00E60168">
        <w:rPr>
          <w:rFonts w:cstheme="minorHAnsi"/>
        </w:rPr>
        <w:t xml:space="preserve">/cow), </w:t>
      </w:r>
      <w:r w:rsidR="00FD56C2">
        <w:rPr>
          <w:rFonts w:cstheme="minorHAnsi"/>
        </w:rPr>
        <w:t xml:space="preserve">and </w:t>
      </w:r>
      <w:r w:rsidR="001B71D3">
        <w:rPr>
          <w:rFonts w:cstheme="minorHAnsi"/>
        </w:rPr>
        <w:t>weighted average somatic cell-count (cow-level)</w:t>
      </w:r>
      <w:r w:rsidR="00FD56C2">
        <w:rPr>
          <w:rFonts w:cstheme="minorHAnsi"/>
        </w:rPr>
        <w:t>.</w:t>
      </w:r>
      <w:r w:rsidR="00814206">
        <w:rPr>
          <w:rFonts w:cstheme="minorHAnsi"/>
        </w:rPr>
        <w:t xml:space="preserve"> The weighted average </w:t>
      </w:r>
      <w:r w:rsidR="00914EDC">
        <w:rPr>
          <w:rFonts w:cstheme="minorHAnsi"/>
        </w:rPr>
        <w:t>somatic cell count (cow-level) was used to calculate the weighted average linear score</w:t>
      </w:r>
      <w:r w:rsidR="00574DBA">
        <w:rPr>
          <w:rFonts w:cstheme="minorHAnsi"/>
        </w:rPr>
        <w:t xml:space="preserve"> </w:t>
      </w:r>
      <w:r w:rsidR="00A85216">
        <w:rPr>
          <w:rFonts w:cstheme="minorHAnsi"/>
        </w:rPr>
        <w:t xml:space="preserve">(cow-level) </w:t>
      </w:r>
      <w:r w:rsidR="00914EDC">
        <w:rPr>
          <w:rFonts w:cstheme="minorHAnsi"/>
        </w:rPr>
        <w:t xml:space="preserve">for a herd. </w:t>
      </w:r>
      <w:r w:rsidR="00511BAC">
        <w:rPr>
          <w:rFonts w:cstheme="minorHAnsi"/>
        </w:rPr>
        <w:t>T</w:t>
      </w:r>
      <w:r w:rsidRPr="00E60168">
        <w:rPr>
          <w:rFonts w:cstheme="minorHAnsi"/>
        </w:rPr>
        <w:t xml:space="preserve">he following </w:t>
      </w:r>
      <w:r w:rsidR="00511BAC">
        <w:rPr>
          <w:rFonts w:cstheme="minorHAnsi"/>
        </w:rPr>
        <w:t>udder health</w:t>
      </w:r>
      <w:r w:rsidRPr="00E60168">
        <w:rPr>
          <w:rFonts w:cstheme="minorHAnsi"/>
        </w:rPr>
        <w:t xml:space="preserve"> measures</w:t>
      </w:r>
      <w:r w:rsidR="00511BAC">
        <w:rPr>
          <w:rFonts w:cstheme="minorHAnsi"/>
        </w:rPr>
        <w:t xml:space="preserve"> were also captured from DHIA records</w:t>
      </w:r>
      <w:r w:rsidRPr="00E60168">
        <w:rPr>
          <w:rFonts w:cstheme="minorHAnsi"/>
        </w:rPr>
        <w:t xml:space="preserve">: proportion of cows with an </w:t>
      </w:r>
      <w:r w:rsidR="00371C6D">
        <w:rPr>
          <w:rFonts w:cstheme="minorHAnsi"/>
        </w:rPr>
        <w:t>intramammary infection on most recent test day</w:t>
      </w:r>
      <w:r w:rsidR="00587716">
        <w:rPr>
          <w:rFonts w:cstheme="minorHAnsi"/>
        </w:rPr>
        <w:t xml:space="preserve"> (“any IMI”)</w:t>
      </w:r>
      <w:r w:rsidRPr="00E60168">
        <w:rPr>
          <w:rFonts w:cstheme="minorHAnsi"/>
        </w:rPr>
        <w:t>,</w:t>
      </w:r>
      <w:r>
        <w:rPr>
          <w:rFonts w:cstheme="minorHAnsi"/>
        </w:rPr>
        <w:t xml:space="preserve"> </w:t>
      </w:r>
      <w:r w:rsidRPr="00E60168">
        <w:rPr>
          <w:rFonts w:cstheme="minorHAnsi"/>
        </w:rPr>
        <w:t xml:space="preserve">where infection was defined as </w:t>
      </w:r>
      <w:r w:rsidR="00371C6D">
        <w:rPr>
          <w:rFonts w:cstheme="minorHAnsi"/>
        </w:rPr>
        <w:t xml:space="preserve">a </w:t>
      </w:r>
      <w:r w:rsidRPr="00E60168">
        <w:rPr>
          <w:rFonts w:cstheme="minorHAnsi"/>
        </w:rPr>
        <w:t xml:space="preserve">linear score </w:t>
      </w:r>
      <w:r w:rsidR="00371C6D">
        <w:rPr>
          <w:rFonts w:cstheme="minorHAnsi"/>
        </w:rPr>
        <w:t xml:space="preserve">of </w:t>
      </w:r>
      <w:r w:rsidRPr="00E60168">
        <w:rPr>
          <w:rFonts w:cstheme="minorHAnsi"/>
        </w:rPr>
        <w:t>≥4.0;</w:t>
      </w:r>
      <w:r>
        <w:rPr>
          <w:rFonts w:cstheme="minorHAnsi"/>
        </w:rPr>
        <w:t xml:space="preserve"> </w:t>
      </w:r>
      <w:r w:rsidRPr="00E60168">
        <w:rPr>
          <w:rFonts w:cstheme="minorHAnsi"/>
        </w:rPr>
        <w:t>the proportion of cows with a new IMI</w:t>
      </w:r>
      <w:r w:rsidR="0004457A">
        <w:rPr>
          <w:rFonts w:cstheme="minorHAnsi"/>
        </w:rPr>
        <w:t xml:space="preserve"> (“new IMI”)</w:t>
      </w:r>
      <w:r w:rsidRPr="00E60168">
        <w:rPr>
          <w:rFonts w:cstheme="minorHAnsi"/>
        </w:rPr>
        <w:t>, where</w:t>
      </w:r>
      <w:r>
        <w:rPr>
          <w:rFonts w:cstheme="minorHAnsi"/>
        </w:rPr>
        <w:t xml:space="preserve"> </w:t>
      </w:r>
      <w:r w:rsidR="007E6230">
        <w:rPr>
          <w:rFonts w:cstheme="minorHAnsi"/>
        </w:rPr>
        <w:t>a new IMI</w:t>
      </w:r>
      <w:r w:rsidRPr="00E60168">
        <w:rPr>
          <w:rFonts w:cstheme="minorHAnsi"/>
        </w:rPr>
        <w:t xml:space="preserve"> was defined as </w:t>
      </w:r>
      <w:r w:rsidR="007E6230">
        <w:rPr>
          <w:rFonts w:cstheme="minorHAnsi"/>
        </w:rPr>
        <w:t xml:space="preserve">a </w:t>
      </w:r>
      <w:r w:rsidRPr="00E60168">
        <w:rPr>
          <w:rFonts w:cstheme="minorHAnsi"/>
        </w:rPr>
        <w:t>LS changing from &lt;4.0 to ≥4.0</w:t>
      </w:r>
      <w:r>
        <w:rPr>
          <w:rFonts w:cstheme="minorHAnsi"/>
        </w:rPr>
        <w:t xml:space="preserve"> </w:t>
      </w:r>
      <w:r w:rsidR="007E6230">
        <w:rPr>
          <w:rFonts w:cstheme="minorHAnsi"/>
        </w:rPr>
        <w:t>over</w:t>
      </w:r>
      <w:r w:rsidRPr="00E60168">
        <w:rPr>
          <w:rFonts w:cstheme="minorHAnsi"/>
        </w:rPr>
        <w:t xml:space="preserve"> the last 2 tests; and the proportion of cows with a</w:t>
      </w:r>
      <w:r>
        <w:rPr>
          <w:rFonts w:cstheme="minorHAnsi"/>
        </w:rPr>
        <w:t xml:space="preserve"> </w:t>
      </w:r>
      <w:r w:rsidRPr="00E60168">
        <w:rPr>
          <w:rFonts w:cstheme="minorHAnsi"/>
        </w:rPr>
        <w:t xml:space="preserve">chronic </w:t>
      </w:r>
      <w:r w:rsidR="00D43D12">
        <w:rPr>
          <w:rFonts w:cstheme="minorHAnsi"/>
        </w:rPr>
        <w:t>intramammary infection</w:t>
      </w:r>
      <w:r w:rsidR="0004457A">
        <w:rPr>
          <w:rFonts w:cstheme="minorHAnsi"/>
        </w:rPr>
        <w:t xml:space="preserve"> (“chronic IMI”)</w:t>
      </w:r>
      <w:r w:rsidRPr="00E60168">
        <w:rPr>
          <w:rFonts w:cstheme="minorHAnsi"/>
        </w:rPr>
        <w:t xml:space="preserve">, where </w:t>
      </w:r>
      <w:r w:rsidR="00D43D12">
        <w:rPr>
          <w:rFonts w:cstheme="minorHAnsi"/>
        </w:rPr>
        <w:t>a chronic IMI</w:t>
      </w:r>
      <w:r w:rsidRPr="00E60168">
        <w:rPr>
          <w:rFonts w:cstheme="minorHAnsi"/>
        </w:rPr>
        <w:t xml:space="preserve"> was defined</w:t>
      </w:r>
      <w:r>
        <w:rPr>
          <w:rFonts w:cstheme="minorHAnsi"/>
        </w:rPr>
        <w:t xml:space="preserve"> </w:t>
      </w:r>
      <w:r w:rsidRPr="00E60168">
        <w:rPr>
          <w:rFonts w:cstheme="minorHAnsi"/>
        </w:rPr>
        <w:t>as</w:t>
      </w:r>
      <w:r w:rsidR="00D43D12">
        <w:rPr>
          <w:rFonts w:cstheme="minorHAnsi"/>
        </w:rPr>
        <w:t xml:space="preserve"> having a</w:t>
      </w:r>
      <w:r w:rsidRPr="00E60168">
        <w:rPr>
          <w:rFonts w:cstheme="minorHAnsi"/>
        </w:rPr>
        <w:t xml:space="preserve"> LS ≥4.0 on the last </w:t>
      </w:r>
      <w:r w:rsidR="00D43D12">
        <w:rPr>
          <w:rFonts w:cstheme="minorHAnsi"/>
        </w:rPr>
        <w:t>two</w:t>
      </w:r>
      <w:r w:rsidRPr="00E60168">
        <w:rPr>
          <w:rFonts w:cstheme="minorHAnsi"/>
        </w:rPr>
        <w:t xml:space="preserve"> tests. </w:t>
      </w:r>
    </w:p>
    <w:p w14:paraId="5B7C8D08" w14:textId="77777777" w:rsidR="00FF3B0A" w:rsidRDefault="00FF3B0A" w:rsidP="00FF3B0A">
      <w:pPr>
        <w:rPr>
          <w:rFonts w:cstheme="minorHAnsi"/>
          <w:b/>
          <w:bCs/>
          <w:i/>
          <w:iCs/>
        </w:rPr>
      </w:pPr>
    </w:p>
    <w:p w14:paraId="0D8E6EA2" w14:textId="77777777" w:rsidR="00B013B7" w:rsidRDefault="00FF3B0A" w:rsidP="00B013B7">
      <w:pPr>
        <w:rPr>
          <w:rFonts w:cstheme="minorHAnsi"/>
          <w:b/>
          <w:bCs/>
          <w:i/>
          <w:iCs/>
        </w:rPr>
      </w:pPr>
      <w:r>
        <w:rPr>
          <w:rFonts w:cstheme="minorHAnsi"/>
          <w:b/>
          <w:bCs/>
          <w:i/>
          <w:iCs/>
        </w:rPr>
        <w:t>Bulk Tank Milk Culture</w:t>
      </w:r>
    </w:p>
    <w:p w14:paraId="69C840CD" w14:textId="00E75A4D" w:rsidR="0089762F" w:rsidRDefault="00CA0A34" w:rsidP="00901039">
      <w:pPr>
        <w:ind w:firstLine="360"/>
        <w:rPr>
          <w:rFonts w:cstheme="minorHAnsi"/>
          <w:b/>
          <w:bCs/>
          <w:i/>
          <w:iCs/>
        </w:rPr>
      </w:pPr>
      <w:commentRangeStart w:id="3"/>
      <w:r>
        <w:t xml:space="preserve">Frozen bulk tank milk samples were shipped on ice to the Laboratory for Udder Health (University of Minnesota Veterinary Diagnostic Laboratory, St. Paul) for analysis. </w:t>
      </w:r>
      <w:r w:rsidR="009B08D9">
        <w:t xml:space="preserve">Methodology for </w:t>
      </w:r>
      <w:r w:rsidR="004D15DC">
        <w:t xml:space="preserve">bulk tank milk cultures at </w:t>
      </w:r>
      <w:r w:rsidR="009B08D9">
        <w:t xml:space="preserve">the </w:t>
      </w:r>
      <w:r w:rsidR="004D15DC">
        <w:t>Laboratory</w:t>
      </w:r>
      <w:r w:rsidR="009B08D9">
        <w:t xml:space="preserve"> of Udder Health have been thoroughly described elsewhere </w:t>
      </w:r>
      <w:r w:rsidR="005E2E0F">
        <w:fldChar w:fldCharType="begin"/>
      </w:r>
      <w:r w:rsidR="005E2E0F">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005E2E0F">
        <w:fldChar w:fldCharType="separate"/>
      </w:r>
      <w:r w:rsidR="005E2E0F">
        <w:rPr>
          <w:noProof/>
        </w:rPr>
        <w:t>(Patel et al. 2019)</w:t>
      </w:r>
      <w:r w:rsidR="005E2E0F">
        <w:fldChar w:fldCharType="end"/>
      </w:r>
      <w:r w:rsidR="005E2E0F">
        <w:t>.</w:t>
      </w:r>
      <w:r w:rsidR="009B08D9">
        <w:t xml:space="preserve"> </w:t>
      </w:r>
      <w:r w:rsidR="004D15DC">
        <w:t>Briefly</w:t>
      </w:r>
      <w:r w:rsidRPr="0049767A">
        <w:t>,</w:t>
      </w:r>
      <w:r w:rsidR="004D15DC">
        <w:t xml:space="preserve"> thawed, room-temperature</w:t>
      </w:r>
      <w:r>
        <w:t xml:space="preserve"> </w:t>
      </w:r>
      <w:r w:rsidRPr="0049767A">
        <w:t>bulk</w:t>
      </w:r>
      <w:r>
        <w:t xml:space="preserve"> tank</w:t>
      </w:r>
      <w:r w:rsidRPr="0049767A">
        <w:t xml:space="preserve"> milk and a 10-fold dilution of </w:t>
      </w:r>
      <w:r w:rsidR="00E76852">
        <w:t>each</w:t>
      </w:r>
      <w:r w:rsidRPr="0049767A">
        <w:t xml:space="preserve"> bulk </w:t>
      </w:r>
      <w:r>
        <w:t xml:space="preserve">tank </w:t>
      </w:r>
      <w:r w:rsidRPr="0049767A">
        <w:t>milk sample</w:t>
      </w:r>
      <w:r>
        <w:t xml:space="preserve"> </w:t>
      </w:r>
      <w:r w:rsidRPr="0049767A">
        <w:t>were plated onto MacConkey, Factor (gram-positive selective</w:t>
      </w:r>
      <w:r>
        <w:t xml:space="preserve"> </w:t>
      </w:r>
      <w:r w:rsidRPr="0049767A">
        <w:t>agar; University of Minnesota, 2016), and Focus</w:t>
      </w:r>
      <w:r>
        <w:t xml:space="preserve"> </w:t>
      </w:r>
      <w:r w:rsidRPr="0049767A">
        <w:t>(University of Minnesota, St. Paul, selective for SSLO</w:t>
      </w:r>
      <w:r>
        <w:t xml:space="preserve"> </w:t>
      </w:r>
      <w:r w:rsidRPr="0049767A">
        <w:t>bacteria) media plates and incubated for 2 d</w:t>
      </w:r>
      <w:r w:rsidR="004D15DC">
        <w:t>ays</w:t>
      </w:r>
      <w:r w:rsidRPr="0049767A">
        <w:t xml:space="preserve"> at 37°C.</w:t>
      </w:r>
      <w:r>
        <w:t xml:space="preserve"> </w:t>
      </w:r>
      <w:r w:rsidR="00E76852">
        <w:t xml:space="preserve"> Any l</w:t>
      </w:r>
      <w:r w:rsidRPr="0049767A">
        <w:t>actose</w:t>
      </w:r>
      <w:r w:rsidR="00E76852">
        <w:t>-</w:t>
      </w:r>
      <w:r w:rsidRPr="0049767A">
        <w:t>fermenting (pink</w:t>
      </w:r>
      <w:r w:rsidR="00E76852">
        <w:t>-colored</w:t>
      </w:r>
      <w:r w:rsidRPr="0049767A">
        <w:t>) colonies on MacConkey medium</w:t>
      </w:r>
      <w:r>
        <w:t xml:space="preserve"> </w:t>
      </w:r>
      <w:r w:rsidRPr="0049767A">
        <w:t>were counted and reported as coliform bacteria</w:t>
      </w:r>
      <w:r w:rsidR="00E27D13">
        <w:t>. Any</w:t>
      </w:r>
      <w:r w:rsidRPr="0049767A">
        <w:t xml:space="preserve"> </w:t>
      </w:r>
      <w:r w:rsidRPr="0049767A">
        <w:rPr>
          <w:rFonts w:hint="eastAsia"/>
        </w:rPr>
        <w:t>β</w:t>
      </w:r>
      <w:r w:rsidRPr="0049767A">
        <w:t>-hemolytic colonies on Focus medium were counted</w:t>
      </w:r>
      <w:r>
        <w:t xml:space="preserve"> </w:t>
      </w:r>
      <w:r w:rsidRPr="0049767A">
        <w:t>and identified to the species level using a MALDI</w:t>
      </w:r>
      <w:r>
        <w:t xml:space="preserve"> </w:t>
      </w:r>
      <w:proofErr w:type="spellStart"/>
      <w:r w:rsidRPr="0049767A">
        <w:t>Biotyper</w:t>
      </w:r>
      <w:proofErr w:type="spellEnd"/>
      <w:r w:rsidR="00E27D13">
        <w:t xml:space="preserve"> (</w:t>
      </w:r>
      <w:r w:rsidRPr="0049767A">
        <w:t xml:space="preserve">suspect </w:t>
      </w:r>
      <w:r w:rsidRPr="003126C3">
        <w:rPr>
          <w:i/>
          <w:iCs/>
        </w:rPr>
        <w:t>Streptococcus agalactiae</w:t>
      </w:r>
      <w:r w:rsidR="00E27D13">
        <w:t xml:space="preserve">), while </w:t>
      </w:r>
      <w:r w:rsidR="00E27D13" w:rsidRPr="0049767A">
        <w:rPr>
          <w:rFonts w:hint="eastAsia"/>
        </w:rPr>
        <w:t>β</w:t>
      </w:r>
      <w:r w:rsidR="00E27D13" w:rsidRPr="0049767A">
        <w:t>-Hemolytic colonies on Factor</w:t>
      </w:r>
      <w:r w:rsidR="00E27D13">
        <w:t xml:space="preserve"> </w:t>
      </w:r>
      <w:r w:rsidR="00E27D13" w:rsidRPr="0049767A">
        <w:t>medium were counted and identified to the species level</w:t>
      </w:r>
      <w:r w:rsidR="00E27D13">
        <w:t xml:space="preserve"> </w:t>
      </w:r>
      <w:r w:rsidR="00E27D13" w:rsidRPr="0049767A">
        <w:t xml:space="preserve">using a MALDI </w:t>
      </w:r>
      <w:proofErr w:type="spellStart"/>
      <w:r w:rsidR="00E27D13" w:rsidRPr="0049767A">
        <w:t>Biotyper</w:t>
      </w:r>
      <w:proofErr w:type="spellEnd"/>
      <w:r w:rsidR="00E27D13">
        <w:t xml:space="preserve"> (suspect </w:t>
      </w:r>
      <w:r w:rsidR="00E27D13">
        <w:rPr>
          <w:i/>
          <w:iCs/>
        </w:rPr>
        <w:t>Staph. aureus</w:t>
      </w:r>
      <w:r w:rsidR="00E27D13">
        <w:t>)</w:t>
      </w:r>
      <w:r w:rsidRPr="0049767A">
        <w:t xml:space="preserve">. </w:t>
      </w:r>
      <w:r w:rsidR="00717AD6">
        <w:t xml:space="preserve"> Any </w:t>
      </w:r>
      <w:r w:rsidR="00717AD6" w:rsidRPr="0049767A">
        <w:rPr>
          <w:rFonts w:hint="eastAsia"/>
        </w:rPr>
        <w:t>β</w:t>
      </w:r>
      <w:r w:rsidR="00717AD6" w:rsidRPr="0049767A">
        <w:t>-Hemolytic</w:t>
      </w:r>
      <w:r w:rsidR="00717AD6">
        <w:t xml:space="preserve"> colonies</w:t>
      </w:r>
      <w:r w:rsidR="00BD4FFC">
        <w:t xml:space="preserve"> </w:t>
      </w:r>
      <w:r w:rsidR="00717AD6" w:rsidRPr="0049767A">
        <w:t>with a confidence</w:t>
      </w:r>
      <w:r w:rsidR="00717AD6">
        <w:t xml:space="preserve"> </w:t>
      </w:r>
      <w:r w:rsidR="00717AD6" w:rsidRPr="0049767A">
        <w:t xml:space="preserve">score </w:t>
      </w:r>
      <w:r w:rsidR="00717AD6" w:rsidRPr="0049767A">
        <w:rPr>
          <w:rFonts w:hint="eastAsia"/>
        </w:rPr>
        <w:t>≥</w:t>
      </w:r>
      <w:r w:rsidR="00717AD6" w:rsidRPr="0049767A">
        <w:t xml:space="preserve">2.0 for </w:t>
      </w:r>
      <w:r w:rsidR="00717AD6" w:rsidRPr="003126C3">
        <w:rPr>
          <w:i/>
          <w:iCs/>
        </w:rPr>
        <w:t>Staph. aureus</w:t>
      </w:r>
      <w:r w:rsidR="00717AD6" w:rsidRPr="0049767A">
        <w:t xml:space="preserve"> </w:t>
      </w:r>
      <w:proofErr w:type="gramStart"/>
      <w:r w:rsidR="00717AD6" w:rsidRPr="0049767A">
        <w:t>were</w:t>
      </w:r>
      <w:proofErr w:type="gramEnd"/>
      <w:r w:rsidR="00717AD6" w:rsidRPr="0049767A">
        <w:t xml:space="preserve"> counted and reported</w:t>
      </w:r>
      <w:r w:rsidR="00717AD6">
        <w:t xml:space="preserve"> </w:t>
      </w:r>
      <w:r w:rsidR="00717AD6" w:rsidRPr="0049767A">
        <w:t>as such</w:t>
      </w:r>
      <w:r w:rsidR="00BD4FFC">
        <w:t>.</w:t>
      </w:r>
      <w:r w:rsidR="00717AD6" w:rsidRPr="0049767A">
        <w:t xml:space="preserve"> </w:t>
      </w:r>
      <w:r w:rsidRPr="0049767A">
        <w:t xml:space="preserve">All </w:t>
      </w:r>
      <w:r w:rsidR="0088708A">
        <w:t xml:space="preserve">remaining </w:t>
      </w:r>
      <w:r w:rsidRPr="0049767A">
        <w:t xml:space="preserve">colonies on Focus medium that were not identified as </w:t>
      </w:r>
      <w:r w:rsidRPr="003126C3">
        <w:rPr>
          <w:i/>
          <w:iCs/>
        </w:rPr>
        <w:t>Strep. agalactiae</w:t>
      </w:r>
      <w:r w:rsidRPr="0049767A">
        <w:t xml:space="preserve"> were counted</w:t>
      </w:r>
      <w:r>
        <w:t xml:space="preserve"> </w:t>
      </w:r>
      <w:r w:rsidRPr="0049767A">
        <w:t xml:space="preserve">and recorded as </w:t>
      </w:r>
      <w:r w:rsidR="0088708A">
        <w:t>streptococci or strep-like organisms</w:t>
      </w:r>
      <w:r w:rsidR="00BD4FFC">
        <w:t>, and n</w:t>
      </w:r>
      <w:r w:rsidRPr="0049767A">
        <w:t xml:space="preserve">on-hemolytic colonies </w:t>
      </w:r>
      <w:r w:rsidR="00BD4FFC">
        <w:t>on</w:t>
      </w:r>
      <w:r w:rsidR="00E427CF">
        <w:t xml:space="preserve"> Factor media </w:t>
      </w:r>
      <w:r w:rsidRPr="0049767A">
        <w:t xml:space="preserve">of </w:t>
      </w:r>
      <w:r w:rsidRPr="00BD4FFC">
        <w:rPr>
          <w:i/>
          <w:iCs/>
        </w:rPr>
        <w:t xml:space="preserve">Staphylococcus </w:t>
      </w:r>
      <w:r w:rsidRPr="0049767A">
        <w:t>spp. (based on colony morphology, catalase reaction, or</w:t>
      </w:r>
      <w:r>
        <w:t xml:space="preserve"> </w:t>
      </w:r>
      <w:r w:rsidRPr="0049767A">
        <w:t xml:space="preserve">Gram stain) were counted and reported as NAS. </w:t>
      </w:r>
      <w:r w:rsidR="00E427CF">
        <w:t xml:space="preserve">Bulk tank samples were also cultured for </w:t>
      </w:r>
      <w:r w:rsidRPr="00E427CF">
        <w:rPr>
          <w:i/>
          <w:iCs/>
        </w:rPr>
        <w:t>Mycoplasma</w:t>
      </w:r>
      <w:r w:rsidRPr="0049767A">
        <w:t xml:space="preserve"> spp. </w:t>
      </w:r>
      <w:r w:rsidR="00E427CF">
        <w:t>(</w:t>
      </w:r>
      <w:r w:rsidRPr="0049767A">
        <w:t xml:space="preserve">0.1 mL </w:t>
      </w:r>
      <w:r w:rsidR="00E427CF">
        <w:t>milk</w:t>
      </w:r>
      <w:r w:rsidRPr="0049767A">
        <w:t xml:space="preserve"> was swabbed across</w:t>
      </w:r>
      <w:r>
        <w:t xml:space="preserve"> </w:t>
      </w:r>
      <w:r w:rsidRPr="0049767A">
        <w:t>a Mycoplasma agar plate</w:t>
      </w:r>
      <w:r w:rsidR="00E427CF">
        <w:t xml:space="preserve">, then placed in a </w:t>
      </w:r>
      <w:r w:rsidR="00E427CF" w:rsidRPr="0049767A">
        <w:t>7% CO2 incubator at 37°C</w:t>
      </w:r>
      <w:r>
        <w:t xml:space="preserve"> </w:t>
      </w:r>
      <w:r w:rsidRPr="0049767A">
        <w:t>for 7 d</w:t>
      </w:r>
      <w:r w:rsidR="00E427CF">
        <w:t>ays</w:t>
      </w:r>
      <w:r w:rsidR="00652DC4">
        <w:t xml:space="preserve">, after which they </w:t>
      </w:r>
      <w:r w:rsidRPr="0049767A">
        <w:t xml:space="preserve">were examined for </w:t>
      </w:r>
      <w:r w:rsidRPr="00652DC4">
        <w:rPr>
          <w:i/>
          <w:iCs/>
        </w:rPr>
        <w:t>Mycoplasma</w:t>
      </w:r>
      <w:r w:rsidRPr="0049767A">
        <w:t xml:space="preserve"> spp.</w:t>
      </w:r>
      <w:r w:rsidR="00652DC4">
        <w:t xml:space="preserve"> </w:t>
      </w:r>
      <w:r w:rsidRPr="0049767A">
        <w:t>by a trained microbiology technician</w:t>
      </w:r>
      <w:r w:rsidR="00652DC4">
        <w:t>)</w:t>
      </w:r>
      <w:r w:rsidRPr="0049767A">
        <w:t>. For each</w:t>
      </w:r>
      <w:r>
        <w:t xml:space="preserve"> </w:t>
      </w:r>
      <w:r w:rsidR="00652DC4">
        <w:t>bulk tank milk</w:t>
      </w:r>
      <w:r w:rsidRPr="0049767A">
        <w:t xml:space="preserve"> sample, counts</w:t>
      </w:r>
      <w:r w:rsidR="00652DC4">
        <w:t xml:space="preserve"> were generated for</w:t>
      </w:r>
      <w:r w:rsidRPr="0049767A">
        <w:t xml:space="preserve"> coliform</w:t>
      </w:r>
      <w:r w:rsidR="00652DC4">
        <w:t xml:space="preserve"> organisms</w:t>
      </w:r>
      <w:r w:rsidRPr="0049767A">
        <w:t xml:space="preserve">, </w:t>
      </w:r>
      <w:r w:rsidR="00652DC4">
        <w:t>non-</w:t>
      </w:r>
      <w:r w:rsidR="00652DC4" w:rsidRPr="00652DC4">
        <w:rPr>
          <w:i/>
          <w:iCs/>
        </w:rPr>
        <w:t>aureus</w:t>
      </w:r>
      <w:r w:rsidR="00652DC4">
        <w:rPr>
          <w:i/>
          <w:iCs/>
        </w:rPr>
        <w:t xml:space="preserve"> </w:t>
      </w:r>
      <w:r w:rsidR="00FE343C">
        <w:t>staphylococci (NAS), streptococci and strep-like organisms</w:t>
      </w:r>
      <w:r w:rsidRPr="0049767A">
        <w:t xml:space="preserve"> </w:t>
      </w:r>
      <w:r w:rsidR="00FE343C">
        <w:t>(</w:t>
      </w:r>
      <w:r w:rsidRPr="0049767A">
        <w:t>SSLO</w:t>
      </w:r>
      <w:r w:rsidR="00FE343C">
        <w:t>)</w:t>
      </w:r>
      <w:r w:rsidRPr="0049767A">
        <w:t>,</w:t>
      </w:r>
      <w:r w:rsidR="00FE343C">
        <w:t xml:space="preserve"> </w:t>
      </w:r>
      <w:r w:rsidRPr="003126C3">
        <w:rPr>
          <w:i/>
          <w:iCs/>
        </w:rPr>
        <w:t>Staph. aureus</w:t>
      </w:r>
      <w:r w:rsidR="00285D16">
        <w:t>,</w:t>
      </w:r>
      <w:r w:rsidRPr="0049767A">
        <w:t xml:space="preserve"> </w:t>
      </w:r>
      <w:r w:rsidRPr="003126C3">
        <w:rPr>
          <w:i/>
          <w:iCs/>
        </w:rPr>
        <w:t>Strep. agalactiae</w:t>
      </w:r>
      <w:r w:rsidRPr="0049767A">
        <w:t xml:space="preserve">, and </w:t>
      </w:r>
      <w:r w:rsidRPr="00285D16">
        <w:rPr>
          <w:i/>
          <w:iCs/>
        </w:rPr>
        <w:t>Mycoplasma</w:t>
      </w:r>
      <w:r w:rsidRPr="0049767A">
        <w:t xml:space="preserve"> spp.</w:t>
      </w:r>
      <w:r>
        <w:t xml:space="preserve"> </w:t>
      </w:r>
      <w:r w:rsidR="009311E0">
        <w:t xml:space="preserve">as total </w:t>
      </w:r>
      <w:r w:rsidRPr="0049767A">
        <w:t xml:space="preserve">colony-forming units per </w:t>
      </w:r>
      <w:proofErr w:type="spellStart"/>
      <w:r w:rsidRPr="0049767A">
        <w:t>m</w:t>
      </w:r>
      <w:r w:rsidR="00285D16">
        <w:t>L</w:t>
      </w:r>
      <w:r w:rsidRPr="0049767A">
        <w:t>.</w:t>
      </w:r>
      <w:proofErr w:type="spellEnd"/>
      <w:r w:rsidRPr="0049767A">
        <w:t xml:space="preserve"> The </w:t>
      </w:r>
      <w:r w:rsidR="00285D16">
        <w:t>lower threshold</w:t>
      </w:r>
      <w:r w:rsidRPr="0049767A">
        <w:t xml:space="preserve"> of detection for </w:t>
      </w:r>
      <w:r w:rsidR="00285D16">
        <w:t>this bulk tank milk</w:t>
      </w:r>
      <w:r>
        <w:t xml:space="preserve"> </w:t>
      </w:r>
      <w:r w:rsidRPr="0049767A">
        <w:t xml:space="preserve">culture protocol was 5 </w:t>
      </w:r>
      <w:proofErr w:type="spellStart"/>
      <w:r w:rsidRPr="0049767A">
        <w:t>cfu</w:t>
      </w:r>
      <w:proofErr w:type="spellEnd"/>
      <w:r w:rsidRPr="0049767A">
        <w:t>/mL</w:t>
      </w:r>
      <w:r w:rsidR="00285D16">
        <w:t xml:space="preserve">, and the upper threshold </w:t>
      </w:r>
      <w:r w:rsidR="00285D16" w:rsidRPr="00285D16">
        <w:t>was</w:t>
      </w:r>
      <w:r w:rsidRPr="00285D16">
        <w:t xml:space="preserve"> 62,500 </w:t>
      </w:r>
      <w:proofErr w:type="spellStart"/>
      <w:r w:rsidRPr="00285D16">
        <w:t>cfu</w:t>
      </w:r>
      <w:proofErr w:type="spellEnd"/>
      <w:r w:rsidRPr="00285D16">
        <w:t>/</w:t>
      </w:r>
      <w:proofErr w:type="spellStart"/>
      <w:r w:rsidRPr="00285D16">
        <w:t>m</w:t>
      </w:r>
      <w:r w:rsidR="00285D16" w:rsidRPr="00285D16">
        <w:t>L.</w:t>
      </w:r>
      <w:commentRangeEnd w:id="3"/>
      <w:proofErr w:type="spellEnd"/>
      <w:r w:rsidR="00B013B7">
        <w:rPr>
          <w:rStyle w:val="CommentReference"/>
        </w:rPr>
        <w:commentReference w:id="3"/>
      </w:r>
    </w:p>
    <w:p w14:paraId="6530409B" w14:textId="77777777" w:rsidR="00901039" w:rsidRPr="00901039" w:rsidRDefault="00901039" w:rsidP="00901039">
      <w:pPr>
        <w:ind w:firstLine="360"/>
        <w:rPr>
          <w:rFonts w:cstheme="minorHAnsi"/>
          <w:b/>
          <w:bCs/>
          <w:i/>
          <w:iCs/>
        </w:rPr>
      </w:pPr>
    </w:p>
    <w:p w14:paraId="41F5CB41" w14:textId="51D37F40" w:rsidR="008D7BD9" w:rsidRPr="00901039" w:rsidRDefault="008D7BD9" w:rsidP="00566360">
      <w:pPr>
        <w:rPr>
          <w:rFonts w:ascii="Arial-BoldItalicMT" w:hAnsi="Arial-BoldItalicMT" w:cs="Arial-BoldItalicMT"/>
          <w:b/>
          <w:bCs/>
          <w:i/>
          <w:iCs/>
          <w:sz w:val="20"/>
          <w:szCs w:val="20"/>
        </w:rPr>
      </w:pPr>
      <w:r w:rsidRPr="00901039">
        <w:rPr>
          <w:rFonts w:ascii="Arial-BoldItalicMT" w:hAnsi="Arial-BoldItalicMT" w:cs="Arial-BoldItalicMT"/>
          <w:b/>
          <w:bCs/>
          <w:i/>
          <w:iCs/>
          <w:sz w:val="20"/>
          <w:szCs w:val="20"/>
        </w:rPr>
        <w:t xml:space="preserve">Data </w:t>
      </w:r>
      <w:r w:rsidR="00DC31AF">
        <w:rPr>
          <w:rFonts w:ascii="Arial-BoldItalicMT" w:hAnsi="Arial-BoldItalicMT" w:cs="Arial-BoldItalicMT"/>
          <w:b/>
          <w:bCs/>
          <w:i/>
          <w:iCs/>
          <w:sz w:val="20"/>
          <w:szCs w:val="20"/>
        </w:rPr>
        <w:t>m</w:t>
      </w:r>
      <w:r w:rsidRPr="00901039">
        <w:rPr>
          <w:rFonts w:ascii="Arial-BoldItalicMT" w:hAnsi="Arial-BoldItalicMT" w:cs="Arial-BoldItalicMT"/>
          <w:b/>
          <w:bCs/>
          <w:i/>
          <w:iCs/>
          <w:sz w:val="20"/>
          <w:szCs w:val="20"/>
        </w:rPr>
        <w:t xml:space="preserve">anagement and </w:t>
      </w:r>
      <w:r w:rsidR="00DC31AF">
        <w:rPr>
          <w:rFonts w:ascii="Arial-BoldItalicMT" w:hAnsi="Arial-BoldItalicMT" w:cs="Arial-BoldItalicMT"/>
          <w:b/>
          <w:bCs/>
          <w:i/>
          <w:iCs/>
          <w:sz w:val="20"/>
          <w:szCs w:val="20"/>
        </w:rPr>
        <w:t>a</w:t>
      </w:r>
      <w:r w:rsidRPr="00901039">
        <w:rPr>
          <w:rFonts w:ascii="Arial-BoldItalicMT" w:hAnsi="Arial-BoldItalicMT" w:cs="Arial-BoldItalicMT"/>
          <w:b/>
          <w:bCs/>
          <w:i/>
          <w:iCs/>
          <w:sz w:val="20"/>
          <w:szCs w:val="20"/>
        </w:rPr>
        <w:t>nalysis</w:t>
      </w:r>
    </w:p>
    <w:p w14:paraId="2FD2B3CE" w14:textId="77777777" w:rsidR="00D36404" w:rsidRDefault="0057712D" w:rsidP="00D36404">
      <w:pPr>
        <w:ind w:firstLine="360"/>
      </w:pPr>
      <w:r>
        <w:t xml:space="preserve">Survey data </w:t>
      </w:r>
      <w:r w:rsidR="0071496D">
        <w:t xml:space="preserve">collected </w:t>
      </w:r>
      <w:r w:rsidR="00A06271">
        <w:t>through</w:t>
      </w:r>
      <w:r w:rsidR="0071496D">
        <w:t xml:space="preserve"> </w:t>
      </w:r>
      <w:proofErr w:type="spellStart"/>
      <w:r w:rsidR="0071496D">
        <w:t>Kobo</w:t>
      </w:r>
      <w:r w:rsidR="00A06271">
        <w:t>Collect</w:t>
      </w:r>
      <w:proofErr w:type="spellEnd"/>
      <w:r w:rsidR="00A06271">
        <w:t xml:space="preserve"> software</w:t>
      </w:r>
      <w:r w:rsidR="00C970C2">
        <w:t xml:space="preserve"> </w:t>
      </w:r>
      <w:r w:rsidR="00C970C2">
        <w:fldChar w:fldCharType="begin"/>
      </w:r>
      <w:r w:rsidR="002568A3">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00C970C2">
        <w:fldChar w:fldCharType="separate"/>
      </w:r>
      <w:r w:rsidR="002568A3">
        <w:rPr>
          <w:noProof/>
        </w:rPr>
        <w:t>(KoboCollect 2019)</w:t>
      </w:r>
      <w:r w:rsidR="00C970C2">
        <w:fldChar w:fldCharType="end"/>
      </w:r>
      <w:r w:rsidR="00730DD9">
        <w:t xml:space="preserve"> </w:t>
      </w:r>
      <w:r w:rsidR="00A06271">
        <w:t>was downloaded as an Excel</w:t>
      </w:r>
      <w:r w:rsidR="00820887">
        <w:t xml:space="preserve"> worksheet</w:t>
      </w:r>
      <w:r w:rsidR="00F24AEA">
        <w:t xml:space="preserve"> (Microsoft Corp., Redmond, WA)</w:t>
      </w:r>
      <w:r w:rsidR="00820887">
        <w:t xml:space="preserve">, which contained the </w:t>
      </w:r>
      <w:r w:rsidR="00C363F7">
        <w:t xml:space="preserve">information </w:t>
      </w:r>
      <w:r w:rsidR="00820887">
        <w:t xml:space="preserve">from the questionnaire </w:t>
      </w:r>
      <w:r w:rsidR="00C363F7">
        <w:t xml:space="preserve">covering herd information, </w:t>
      </w:r>
      <w:r w:rsidR="00054CC6">
        <w:t>description of housing, bedding, and bedding management, as well as milking hygiene and mastitis control practices.</w:t>
      </w:r>
      <w:r w:rsidR="001864F7">
        <w:t xml:space="preserve"> Udder hygiene scores for individual cows at each farm were used to </w:t>
      </w:r>
      <w:r w:rsidR="00B814C6">
        <w:t>calculate both a</w:t>
      </w:r>
      <w:r w:rsidR="001864F7">
        <w:t xml:space="preserve"> mean udder hygiene score</w:t>
      </w:r>
      <w:r w:rsidR="00B814C6">
        <w:t xml:space="preserve"> for that farm,</w:t>
      </w:r>
      <w:r w:rsidR="001864F7">
        <w:t xml:space="preserve"> as </w:t>
      </w:r>
      <w:r w:rsidR="00B814C6">
        <w:t xml:space="preserve">well as </w:t>
      </w:r>
      <w:r w:rsidR="001864F7">
        <w:t>the proportion of cows with dirty udders (udder hygiene score ≥3)</w:t>
      </w:r>
      <w:r w:rsidR="00B814C6">
        <w:t xml:space="preserve"> for each farm</w:t>
      </w:r>
      <w:r w:rsidR="001864F7">
        <w:t>.</w:t>
      </w:r>
      <w:r w:rsidR="00F24AEA">
        <w:t xml:space="preserve"> Bulk tank milk culture data</w:t>
      </w:r>
      <w:r w:rsidR="00680596">
        <w:t xml:space="preserve"> from the U. </w:t>
      </w:r>
      <w:r w:rsidR="00680596">
        <w:lastRenderedPageBreak/>
        <w:t>Minnesota Veterinary Diagnostic lab</w:t>
      </w:r>
      <w:r w:rsidR="009072A0">
        <w:t>, DHIA test results</w:t>
      </w:r>
      <w:r w:rsidR="00DF69C7">
        <w:t xml:space="preserve">, and </w:t>
      </w:r>
      <w:r w:rsidR="002955B9">
        <w:t xml:space="preserve">farm-level </w:t>
      </w:r>
      <w:r w:rsidR="00DF69C7">
        <w:t>udder hygiene outcomes</w:t>
      </w:r>
      <w:r w:rsidR="00FD0ECE">
        <w:t xml:space="preserve"> </w:t>
      </w:r>
      <w:r w:rsidR="00F24AEA">
        <w:t>w</w:t>
      </w:r>
      <w:r w:rsidR="001C0445">
        <w:t>ere</w:t>
      </w:r>
      <w:r w:rsidR="00F24AEA">
        <w:t xml:space="preserve"> entered into an Excel database</w:t>
      </w:r>
      <w:r w:rsidR="00FD0ECE">
        <w:t xml:space="preserve">, and </w:t>
      </w:r>
      <w:r w:rsidR="000B648D">
        <w:t xml:space="preserve">the </w:t>
      </w:r>
      <w:r w:rsidR="00D30DFD">
        <w:t xml:space="preserve">accompanying </w:t>
      </w:r>
      <w:r w:rsidR="000B648D">
        <w:t xml:space="preserve">data </w:t>
      </w:r>
      <w:r w:rsidR="00D30DFD">
        <w:t xml:space="preserve">for each farm </w:t>
      </w:r>
      <w:r w:rsidR="000B648D">
        <w:t>from the questionnaire was then entered into this database</w:t>
      </w:r>
      <w:r w:rsidR="00D30DFD">
        <w:t xml:space="preserve"> to co</w:t>
      </w:r>
      <w:r w:rsidR="00BB5223">
        <w:t>mbine the outcomes and p</w:t>
      </w:r>
      <w:r w:rsidR="00661721">
        <w:t>ossible predictor variables for each of the 21 farms.</w:t>
      </w:r>
      <w:r w:rsidR="004C5271">
        <w:t xml:space="preserve"> </w:t>
      </w:r>
      <w:r w:rsidR="00290BD1">
        <w:t xml:space="preserve">This Excel </w:t>
      </w:r>
      <w:r w:rsidR="008278CB">
        <w:t>database</w:t>
      </w:r>
      <w:r w:rsidR="00290BD1">
        <w:t xml:space="preserve"> containing </w:t>
      </w:r>
      <w:r w:rsidR="00EE6A8A">
        <w:t>questionnaire data</w:t>
      </w:r>
      <w:r w:rsidR="00476DB2">
        <w:t>, udder health</w:t>
      </w:r>
      <w:r w:rsidR="00137490">
        <w:t>, hygiene,</w:t>
      </w:r>
      <w:r w:rsidR="00290BD1">
        <w:t xml:space="preserve"> and bulk tank milk findings was then imported into the R Statistical Programming Environment (R Core Team, 202</w:t>
      </w:r>
      <w:r w:rsidR="00B221AB">
        <w:t>3</w:t>
      </w:r>
      <w:r w:rsidR="00290BD1">
        <w:t xml:space="preserve">) for </w:t>
      </w:r>
      <w:r w:rsidR="00B07CA9">
        <w:t xml:space="preserve">data cleaning, checking, and </w:t>
      </w:r>
      <w:r w:rsidR="00476DB2">
        <w:t>statistical</w:t>
      </w:r>
      <w:r w:rsidR="00290BD1">
        <w:t xml:space="preserve"> analysis</w:t>
      </w:r>
      <w:r w:rsidR="00476DB2">
        <w:t>.</w:t>
      </w:r>
      <w:r w:rsidR="00153689">
        <w:t xml:space="preserve"> </w:t>
      </w:r>
      <w:r w:rsidR="00B43838">
        <w:t>The distribution of outcome variables was visually assessed in R</w:t>
      </w:r>
      <w:r w:rsidR="00273197">
        <w:t xml:space="preserve"> to check for normality</w:t>
      </w:r>
      <w:r w:rsidR="0061511C">
        <w:t>, and d</w:t>
      </w:r>
      <w:r w:rsidR="00E0710E">
        <w:t xml:space="preserve">escriptive statistics were calculated to evaluate the distribution and data integrity and to identify missing data (means, variances, percentiles for numeric continuous variables, frequencies tabulations and percentages for categorical variables). </w:t>
      </w:r>
      <w:r w:rsidR="006A7656">
        <w:t xml:space="preserve">Descriptive statistics generated </w:t>
      </w:r>
      <w:r w:rsidR="0053720B">
        <w:t>included description of</w:t>
      </w:r>
      <w:r w:rsidR="006A7656">
        <w:t xml:space="preserve"> general herd characteristics/farm traits, lactating cow housing/facilities, lactating cow bedding/bedding management practices, milking hygiene procedures, and mastitis control practices for all 21 herds included in the study. </w:t>
      </w:r>
      <w:r w:rsidR="0053720B">
        <w:t>Additionally, d</w:t>
      </w:r>
      <w:r w:rsidR="006A7656">
        <w:t xml:space="preserve">escriptive statistics were also produced to describe udder hygiene, bulk tank milk culture, and DHIA udder health outcomes, both for all herds (n = 21) and stratified by facility type (freestall, bedded pack, tiestall). </w:t>
      </w:r>
      <w:r w:rsidR="00484D1A" w:rsidRPr="00484D1A">
        <w:t xml:space="preserve">Distribution of </w:t>
      </w:r>
      <w:r w:rsidR="002809B2">
        <w:t xml:space="preserve">the </w:t>
      </w:r>
      <w:r w:rsidR="00484D1A" w:rsidRPr="00484D1A">
        <w:t xml:space="preserve">raw </w:t>
      </w:r>
      <w:r w:rsidR="00B95961">
        <w:t>somatic cell count (SCC)</w:t>
      </w:r>
      <w:r w:rsidR="002809B2">
        <w:t xml:space="preserve"> data</w:t>
      </w:r>
      <w:r w:rsidR="00484D1A" w:rsidRPr="00484D1A">
        <w:t>, log2 transformed SCC</w:t>
      </w:r>
      <w:r w:rsidR="002809B2">
        <w:t xml:space="preserve"> data</w:t>
      </w:r>
      <w:r w:rsidR="00484D1A" w:rsidRPr="00484D1A">
        <w:t xml:space="preserve">, and log10 transformed SCC </w:t>
      </w:r>
      <w:r w:rsidR="002809B2">
        <w:t xml:space="preserve">data </w:t>
      </w:r>
      <w:r w:rsidR="00484D1A" w:rsidRPr="00484D1A">
        <w:t>was assessed</w:t>
      </w:r>
      <w:r w:rsidR="00E27D77">
        <w:t>, and</w:t>
      </w:r>
      <w:r w:rsidR="00484D1A" w:rsidRPr="00484D1A">
        <w:t xml:space="preserve"> all were f</w:t>
      </w:r>
      <w:r w:rsidR="00E27D77">
        <w:t xml:space="preserve">ound to be </w:t>
      </w:r>
      <w:r w:rsidR="00D635EA">
        <w:t>similarly</w:t>
      </w:r>
      <w:r w:rsidR="00E27D77">
        <w:t xml:space="preserve"> close to being</w:t>
      </w:r>
      <w:r w:rsidR="00484D1A" w:rsidRPr="00484D1A">
        <w:t xml:space="preserve"> normally distributed</w:t>
      </w:r>
      <w:r w:rsidR="00115495">
        <w:t xml:space="preserve">; therefore, </w:t>
      </w:r>
      <w:r w:rsidR="00484D1A" w:rsidRPr="00484D1A">
        <w:t xml:space="preserve">raw SCC </w:t>
      </w:r>
      <w:r w:rsidR="00115495">
        <w:t xml:space="preserve">data </w:t>
      </w:r>
      <w:r w:rsidR="00484D1A" w:rsidRPr="00484D1A">
        <w:t>was chosen for ease of interpretation</w:t>
      </w:r>
      <w:r w:rsidR="008678F0">
        <w:t xml:space="preserve">. </w:t>
      </w:r>
      <w:r w:rsidR="00767608">
        <w:t>Continuous variables underwent correlation analysis to identify variables that were highly associated (R</w:t>
      </w:r>
      <w:r w:rsidR="00767608">
        <w:rPr>
          <w:vertAlign w:val="superscript"/>
        </w:rPr>
        <w:t>2</w:t>
      </w:r>
      <w:r w:rsidR="00767608">
        <w:t xml:space="preserve"> ≥ 0.60), and unconditional associations among categorical variables were evaluated using a Pearson’s chi-squared or Fischer’s Exact test as appropriate (p </w:t>
      </w:r>
      <w:r w:rsidR="00767608">
        <w:rPr>
          <w:rFonts w:cstheme="minorHAnsi"/>
        </w:rPr>
        <w:t xml:space="preserve">≤ </w:t>
      </w:r>
      <w:r w:rsidR="00767608">
        <w:t xml:space="preserve">0.05). </w:t>
      </w:r>
      <w:r w:rsidR="005C09FD">
        <w:t xml:space="preserve">An </w:t>
      </w:r>
      <w:r w:rsidR="00B76A32">
        <w:t xml:space="preserve">ANOVA </w:t>
      </w:r>
      <w:r w:rsidR="005C09FD">
        <w:t xml:space="preserve">was </w:t>
      </w:r>
      <w:r w:rsidR="00B76A32">
        <w:t>used to check for correlation between numeric continuous variables and categorical variables</w:t>
      </w:r>
      <w:r w:rsidR="0014308F">
        <w:t xml:space="preserve"> (p </w:t>
      </w:r>
      <w:r w:rsidR="0014308F">
        <w:rPr>
          <w:rFonts w:cstheme="minorHAnsi"/>
        </w:rPr>
        <w:t xml:space="preserve">≤ </w:t>
      </w:r>
      <w:r w:rsidR="0014308F">
        <w:t>0.05)</w:t>
      </w:r>
      <w:r w:rsidR="0070213E">
        <w:t>.</w:t>
      </w:r>
      <w:r w:rsidR="00B76A32">
        <w:t xml:space="preserve"> </w:t>
      </w:r>
      <w:r w:rsidR="00A21320">
        <w:t>W</w:t>
      </w:r>
      <w:r w:rsidR="00DD5926">
        <w:t xml:space="preserve">hen a categorical variable had many categories with a small number of observations in each, categories were combined when biologically plausible/reasonable </w:t>
      </w:r>
      <w:proofErr w:type="gramStart"/>
      <w:r w:rsidR="00DD5926">
        <w:t>in an attempt to</w:t>
      </w:r>
      <w:proofErr w:type="gramEnd"/>
      <w:r w:rsidR="00DD5926">
        <w:t xml:space="preserve"> have all categories of predictor variables contain at least 5 observations</w:t>
      </w:r>
      <w:r w:rsidR="0078451D">
        <w:t>.</w:t>
      </w:r>
      <w:r w:rsidR="00DD5926">
        <w:t xml:space="preserve"> </w:t>
      </w:r>
      <w:r w:rsidR="0078451D">
        <w:t>I</w:t>
      </w:r>
      <w:r w:rsidR="00DD5926">
        <w:t xml:space="preserve">f any predictor had only 1 observation in a group and there was no way to combine groups in a logical way, </w:t>
      </w:r>
      <w:r w:rsidR="0014308F">
        <w:t xml:space="preserve">it was </w:t>
      </w:r>
      <w:proofErr w:type="spellStart"/>
      <w:r w:rsidR="00DD5926">
        <w:t>discluded</w:t>
      </w:r>
      <w:proofErr w:type="spellEnd"/>
      <w:r w:rsidR="00DD5926">
        <w:t xml:space="preserve"> from further analysis (but listed in descriptive statistic tables)</w:t>
      </w:r>
      <w:r w:rsidR="00A21320">
        <w:t>.</w:t>
      </w:r>
    </w:p>
    <w:p w14:paraId="74AFCF38" w14:textId="68C4DF0D" w:rsidR="00A82159" w:rsidRPr="00B26F8D" w:rsidRDefault="00D36404" w:rsidP="00B26F8D">
      <w:pPr>
        <w:ind w:firstLine="360"/>
      </w:pPr>
      <w:r>
        <w:t>Univariate</w:t>
      </w:r>
      <w:r w:rsidR="00B80EA7">
        <w:t xml:space="preserve"> linear regression </w:t>
      </w:r>
      <w:r>
        <w:t xml:space="preserve">was performed in R using the “lme4” package </w:t>
      </w:r>
      <w:r w:rsidR="00B80EA7">
        <w:t xml:space="preserve">to investigate the </w:t>
      </w:r>
      <w:r>
        <w:t>unconditional</w:t>
      </w:r>
      <w:r w:rsidR="00B80EA7">
        <w:t xml:space="preserve"> relationship</w:t>
      </w:r>
      <w:r>
        <w:t xml:space="preserve"> </w:t>
      </w:r>
      <w:r w:rsidR="00B80EA7">
        <w:t xml:space="preserve">between </w:t>
      </w:r>
      <w:r>
        <w:t xml:space="preserve">the </w:t>
      </w:r>
      <w:r w:rsidR="00A91D8F">
        <w:t>six</w:t>
      </w:r>
      <w:r>
        <w:t xml:space="preserve"> (</w:t>
      </w:r>
      <w:r w:rsidR="00A91D8F">
        <w:t>seven</w:t>
      </w:r>
      <w:r>
        <w:t>?) udder health (+/- and production, if use STD150 milk) (</w:t>
      </w:r>
      <w:r w:rsidR="00A91D8F">
        <w:t xml:space="preserve">BTSCC, </w:t>
      </w:r>
      <w:r>
        <w:t xml:space="preserve">avg. weighted LS; average unweighted LS; new IMI, any IMI, chronic IMI) and two hygiene outcomes of interest (mean hygiene score and proportion of dirty udders for each farm) </w:t>
      </w:r>
      <w:r w:rsidR="00B80EA7">
        <w:t>and the</w:t>
      </w:r>
      <w:r>
        <w:t xml:space="preserve"> </w:t>
      </w:r>
      <w:commentRangeStart w:id="4"/>
      <w:r>
        <w:t>previously-described</w:t>
      </w:r>
      <w:r w:rsidR="00B80EA7">
        <w:t xml:space="preserve"> herd-level</w:t>
      </w:r>
      <w:r>
        <w:t xml:space="preserve"> </w:t>
      </w:r>
      <w:r w:rsidR="009A1D28">
        <w:t>in</w:t>
      </w:r>
      <w:r w:rsidR="00B80EA7">
        <w:t>dependent variables</w:t>
      </w:r>
      <w:r>
        <w:t xml:space="preserve">. </w:t>
      </w:r>
      <w:commentRangeEnd w:id="4"/>
      <w:r>
        <w:rPr>
          <w:rStyle w:val="CommentReference"/>
        </w:rPr>
        <w:commentReference w:id="4"/>
      </w:r>
      <w:r>
        <w:t xml:space="preserve">Any explanatory variable that was unconditionally associated with 1 or more of the outcomes of interest at </w:t>
      </w:r>
      <w:r w:rsidR="009A1D28">
        <w:t>p</w:t>
      </w:r>
      <w:r>
        <w:t xml:space="preserve"> &lt; 0.20 was </w:t>
      </w:r>
      <w:r w:rsidR="009A1D28">
        <w:t xml:space="preserve">then </w:t>
      </w:r>
      <w:r>
        <w:t xml:space="preserve">offered into </w:t>
      </w:r>
      <w:r w:rsidR="009A1D28">
        <w:t>a</w:t>
      </w:r>
      <w:r>
        <w:t xml:space="preserve"> multivariable model investigating the relationship between</w:t>
      </w:r>
      <w:r w:rsidR="009A1D28">
        <w:t xml:space="preserve"> the udder health or hygiene outcome and the herd-level predictor variables</w:t>
      </w:r>
      <w:r>
        <w:t xml:space="preserve">. </w:t>
      </w:r>
      <w:r w:rsidR="009A1D28">
        <w:t>Facility type was</w:t>
      </w:r>
      <w:r>
        <w:t xml:space="preserve"> forced into these multivariable model</w:t>
      </w:r>
      <w:r w:rsidR="009A1D28">
        <w:t>s, as it was the primary explanatory predictor of interest</w:t>
      </w:r>
      <w:r>
        <w:t xml:space="preserve">. </w:t>
      </w:r>
      <w:r w:rsidR="009A1D28">
        <w:t xml:space="preserve">A </w:t>
      </w:r>
      <w:r>
        <w:t xml:space="preserve">backward stepwise variable selection process was used, with the least significant variables being removed one by one until all remaining predictors had P ≤ 0.10. </w:t>
      </w:r>
      <w:commentRangeStart w:id="5"/>
      <w:r w:rsidR="00A91D8F">
        <w:t xml:space="preserve">… Due to over parametrization and lack of statistical significance due to limited sample size, the multivariable modelling approach to investigate the conditional relationship between facility type and outcome of interest was abandoned in favor of </w:t>
      </w:r>
      <w:r w:rsidR="00001EBF">
        <w:t xml:space="preserve">reporting the </w:t>
      </w:r>
      <w:r w:rsidR="00A91D8F">
        <w:t xml:space="preserve">univariate analysis </w:t>
      </w:r>
      <w:r w:rsidR="00001EBF">
        <w:t xml:space="preserve">results </w:t>
      </w:r>
      <w:r w:rsidR="00A91D8F">
        <w:t xml:space="preserve">for all farms </w:t>
      </w:r>
      <w:proofErr w:type="gramStart"/>
      <w:r w:rsidR="00A91D8F">
        <w:t>combined together</w:t>
      </w:r>
      <w:proofErr w:type="gramEnd"/>
      <w:r w:rsidR="00A91D8F">
        <w:t xml:space="preserve"> (n = 21).</w:t>
      </w:r>
      <w:commentRangeEnd w:id="5"/>
      <w:r w:rsidR="00A91D8F">
        <w:rPr>
          <w:rStyle w:val="CommentReference"/>
        </w:rPr>
        <w:commentReference w:id="5"/>
      </w:r>
      <w:r w:rsidR="00D8790B">
        <w:t xml:space="preserve"> Unconditional c</w:t>
      </w:r>
      <w:r w:rsidR="001632D8" w:rsidRPr="007A1E2F">
        <w:t>omparison</w:t>
      </w:r>
      <w:r w:rsidR="00F9496C">
        <w:t>s</w:t>
      </w:r>
      <w:r w:rsidR="001632D8" w:rsidRPr="007A1E2F">
        <w:t xml:space="preserve"> of </w:t>
      </w:r>
      <w:r w:rsidR="00D8790B">
        <w:t>b</w:t>
      </w:r>
      <w:r w:rsidR="001632D8" w:rsidRPr="007A1E2F">
        <w:t xml:space="preserve">ulk </w:t>
      </w:r>
      <w:r w:rsidR="00F9496C">
        <w:t>t</w:t>
      </w:r>
      <w:r w:rsidR="001632D8" w:rsidRPr="007A1E2F">
        <w:t xml:space="preserve">ank </w:t>
      </w:r>
      <w:r w:rsidR="00D8790B">
        <w:t>u</w:t>
      </w:r>
      <w:r w:rsidR="001632D8" w:rsidRPr="007A1E2F">
        <w:t xml:space="preserve">dder </w:t>
      </w:r>
      <w:r w:rsidR="00D8790B">
        <w:t>h</w:t>
      </w:r>
      <w:r w:rsidR="001632D8" w:rsidRPr="007A1E2F">
        <w:t xml:space="preserve">ealth </w:t>
      </w:r>
      <w:r w:rsidR="00D8790B">
        <w:t>m</w:t>
      </w:r>
      <w:r w:rsidR="001632D8" w:rsidRPr="007A1E2F">
        <w:t xml:space="preserve">easures, </w:t>
      </w:r>
      <w:r w:rsidR="00D8790B">
        <w:t>a</w:t>
      </w:r>
      <w:r w:rsidR="001632D8" w:rsidRPr="007A1E2F">
        <w:t xml:space="preserve">erobic </w:t>
      </w:r>
      <w:r w:rsidR="00D8790B">
        <w:t>c</w:t>
      </w:r>
      <w:r w:rsidR="001632D8" w:rsidRPr="007A1E2F">
        <w:t xml:space="preserve">ulture </w:t>
      </w:r>
      <w:r w:rsidR="00D8790B">
        <w:t>d</w:t>
      </w:r>
      <w:r w:rsidR="001632D8" w:rsidRPr="007A1E2F">
        <w:t xml:space="preserve">ata, and </w:t>
      </w:r>
      <w:r w:rsidR="00D8790B">
        <w:t>h</w:t>
      </w:r>
      <w:r w:rsidR="001632D8" w:rsidRPr="007A1E2F">
        <w:t xml:space="preserve">ygiene </w:t>
      </w:r>
      <w:r w:rsidR="00D8790B">
        <w:t>s</w:t>
      </w:r>
      <w:r w:rsidR="001632D8" w:rsidRPr="007A1E2F">
        <w:t xml:space="preserve">cores by </w:t>
      </w:r>
      <w:r w:rsidR="00D8790B">
        <w:t>f</w:t>
      </w:r>
      <w:r w:rsidR="001632D8" w:rsidRPr="007A1E2F">
        <w:t xml:space="preserve">acility </w:t>
      </w:r>
      <w:r w:rsidR="00D8790B">
        <w:t>t</w:t>
      </w:r>
      <w:r w:rsidR="001632D8" w:rsidRPr="007A1E2F">
        <w:t>ype</w:t>
      </w:r>
      <w:r w:rsidR="0020343B">
        <w:t xml:space="preserve"> </w:t>
      </w:r>
      <w:r w:rsidR="00F9496C">
        <w:t>was then carried out using an ANOVA test</w:t>
      </w:r>
      <w:r w:rsidR="00D5416F">
        <w:t xml:space="preserve">. Data was first checked </w:t>
      </w:r>
      <w:r w:rsidR="00AA4DFA">
        <w:t>to ensure the assumptions for ANOVA were met</w:t>
      </w:r>
      <w:r w:rsidR="00DE2523">
        <w:t xml:space="preserve">, including: </w:t>
      </w:r>
      <w:r w:rsidR="00CD2EAF">
        <w:t xml:space="preserve">(1) </w:t>
      </w:r>
      <w:r w:rsidR="00AA4DFA">
        <w:t xml:space="preserve">presence of </w:t>
      </w:r>
      <w:r w:rsidR="001632D8">
        <w:t xml:space="preserve">outliers, </w:t>
      </w:r>
      <w:r w:rsidR="00CD2EAF">
        <w:t xml:space="preserve">(2) </w:t>
      </w:r>
      <w:r w:rsidR="001632D8">
        <w:t xml:space="preserve">normality using a Shapiro-Wilk test </w:t>
      </w:r>
      <w:r w:rsidR="00DE2523">
        <w:t>(</w:t>
      </w:r>
      <w:r w:rsidR="001632D8">
        <w:t>p</w:t>
      </w:r>
      <w:r w:rsidR="00DE2523">
        <w:t xml:space="preserve"> </w:t>
      </w:r>
      <w:r w:rsidR="00DE2523">
        <w:rPr>
          <w:rFonts w:cstheme="minorHAnsi"/>
        </w:rPr>
        <w:t xml:space="preserve">≤ </w:t>
      </w:r>
      <w:r w:rsidR="001632D8">
        <w:t>0.05)</w:t>
      </w:r>
      <w:r w:rsidR="00CD2EAF">
        <w:t>,</w:t>
      </w:r>
      <w:r w:rsidR="001632D8">
        <w:t xml:space="preserve"> and (3) homogeneity of variances using Levene’s test and </w:t>
      </w:r>
      <w:r w:rsidR="00CD2EAF">
        <w:t>visual assessment of</w:t>
      </w:r>
      <w:r w:rsidR="001632D8">
        <w:t xml:space="preserve"> </w:t>
      </w:r>
      <w:r w:rsidR="00CD2EAF">
        <w:t xml:space="preserve">a </w:t>
      </w:r>
      <w:r w:rsidR="001632D8">
        <w:t xml:space="preserve">residuals vs. fitted values plot. The Tukey method was used for adjusting p-values for multiple comparisons </w:t>
      </w:r>
      <w:r w:rsidR="00B26F8D">
        <w:t>(</w:t>
      </w:r>
      <w:r w:rsidR="001632D8">
        <w:t>“</w:t>
      </w:r>
      <w:proofErr w:type="spellStart"/>
      <w:r w:rsidR="001632D8">
        <w:t>TukeyHSD</w:t>
      </w:r>
      <w:proofErr w:type="spellEnd"/>
      <w:r w:rsidR="001632D8">
        <w:t>” function of the “stats” package in R</w:t>
      </w:r>
      <w:r w:rsidR="00B26F8D">
        <w:t>)</w:t>
      </w:r>
      <w:r w:rsidR="00D5416F">
        <w:t>.</w:t>
      </w:r>
      <w:bookmarkEnd w:id="0"/>
    </w:p>
    <w:sectPr w:rsidR="00A82159" w:rsidRPr="00B26F8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aitlin Jeffrey" w:date="2023-05-15T08:22:00Z" w:initials="CJ">
    <w:p w14:paraId="1335F75B" w14:textId="0E40F827" w:rsidR="00C51F0B" w:rsidRDefault="00C51F0B">
      <w:pPr>
        <w:pStyle w:val="CommentText"/>
      </w:pPr>
      <w:r>
        <w:rPr>
          <w:rStyle w:val="CommentReference"/>
        </w:rPr>
        <w:annotationRef/>
      </w:r>
      <w:r>
        <w:t xml:space="preserve">I initially had this in Results, but </w:t>
      </w:r>
      <w:r w:rsidR="008D13E6">
        <w:t xml:space="preserve">moved it here to describe why I changed groupings to the three facility types (not the 4 bedding/housing combinations we planned on initially). </w:t>
      </w:r>
      <w:proofErr w:type="gramStart"/>
      <w:r w:rsidR="008D13E6">
        <w:t>But,</w:t>
      </w:r>
      <w:proofErr w:type="gramEnd"/>
      <w:r w:rsidR="008D13E6">
        <w:t xml:space="preserve"> maybe it should go back to Results?</w:t>
      </w:r>
    </w:p>
  </w:comment>
  <w:comment w:id="2" w:author="Caitlin Jeffrey" w:date="2023-05-15T08:01:00Z" w:initials="CJ">
    <w:p w14:paraId="24023146" w14:textId="0B492022" w:rsidR="00B50EDF" w:rsidRDefault="00B50EDF">
      <w:pPr>
        <w:pStyle w:val="CommentText"/>
      </w:pPr>
      <w:r>
        <w:rPr>
          <w:rStyle w:val="CommentReference"/>
        </w:rPr>
        <w:annotationRef/>
      </w:r>
      <w:r>
        <w:t xml:space="preserve">Take out, as </w:t>
      </w:r>
      <w:proofErr w:type="gramStart"/>
      <w:r>
        <w:t>didn’t</w:t>
      </w:r>
      <w:proofErr w:type="gramEnd"/>
      <w:r>
        <w:t xml:space="preserve"> end up using this measurement as Tucker’s data wasn’t reliable?</w:t>
      </w:r>
    </w:p>
  </w:comment>
  <w:comment w:id="3" w:author="Caitlin Jeffrey" w:date="2022-05-23T17:58:00Z" w:initials="CJ">
    <w:p w14:paraId="49F6BFAA" w14:textId="1AAD9BC2" w:rsidR="00B013B7" w:rsidRDefault="00B013B7">
      <w:pPr>
        <w:pStyle w:val="CommentText"/>
      </w:pPr>
      <w:r>
        <w:rPr>
          <w:rStyle w:val="CommentReference"/>
        </w:rPr>
        <w:annotationRef/>
      </w:r>
      <w:r w:rsidR="00F06698">
        <w:rPr>
          <w:noProof/>
        </w:rPr>
        <w:t>may need to edit this to be a little more different than patel paper</w:t>
      </w:r>
      <w:r w:rsidR="00725D79">
        <w:rPr>
          <w:noProof/>
        </w:rPr>
        <w:t>; if we end up not using bacteriologial results would obviously take this out</w:t>
      </w:r>
    </w:p>
  </w:comment>
  <w:comment w:id="4" w:author="Caitlin Jeffrey" w:date="2023-05-15T08:41:00Z" w:initials="CJ">
    <w:p w14:paraId="68BBBF68" w14:textId="69B61B95" w:rsidR="00D36404" w:rsidRDefault="00D36404">
      <w:pPr>
        <w:pStyle w:val="CommentText"/>
      </w:pPr>
      <w:r>
        <w:rPr>
          <w:rStyle w:val="CommentReference"/>
        </w:rPr>
        <w:annotationRef/>
      </w:r>
      <w:r>
        <w:t xml:space="preserve">maybe </w:t>
      </w:r>
      <w:proofErr w:type="spellStart"/>
      <w:r>
        <w:t>i</w:t>
      </w:r>
      <w:proofErr w:type="spellEnd"/>
      <w:r>
        <w:t xml:space="preserve"> should make a table of exactly what predictors I ended up being able to use, depending on the group size and avoiding correlation (</w:t>
      </w:r>
      <w:proofErr w:type="spellStart"/>
      <w:r>
        <w:t>ie</w:t>
      </w:r>
      <w:proofErr w:type="spellEnd"/>
      <w:r>
        <w:t xml:space="preserve">, complete confounding of one variable </w:t>
      </w:r>
      <w:r w:rsidR="009A1D28">
        <w:t>with another)</w:t>
      </w:r>
    </w:p>
  </w:comment>
  <w:comment w:id="5" w:author="Caitlin Jeffrey" w:date="2023-05-15T08:57:00Z" w:initials="CJ">
    <w:p w14:paraId="1CA21100" w14:textId="44822C86" w:rsidR="00A91D8F" w:rsidRDefault="00A91D8F">
      <w:pPr>
        <w:pStyle w:val="CommentText"/>
      </w:pPr>
      <w:r>
        <w:rPr>
          <w:rStyle w:val="CommentReference"/>
        </w:rPr>
        <w:annotationRef/>
      </w:r>
      <w:r>
        <w:t>I need to dig deeper back into the results from my multivariable models and find the best way to say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35F75B" w15:done="0"/>
  <w15:commentEx w15:paraId="24023146" w15:done="0"/>
  <w15:commentEx w15:paraId="49F6BFAA" w15:done="0"/>
  <w15:commentEx w15:paraId="68BBBF68" w15:done="0"/>
  <w15:commentEx w15:paraId="1CA211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6A38" w16cex:dateUtc="2023-05-15T12:22:00Z"/>
  <w16cex:commentExtensible w16cex:durableId="280C6563" w16cex:dateUtc="2023-05-15T12:01:00Z"/>
  <w16cex:commentExtensible w16cex:durableId="263649C4" w16cex:dateUtc="2022-05-23T21:58:00Z"/>
  <w16cex:commentExtensible w16cex:durableId="280C6EC0" w16cex:dateUtc="2023-05-15T12:41:00Z"/>
  <w16cex:commentExtensible w16cex:durableId="280C727D" w16cex:dateUtc="2023-05-15T1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35F75B" w16cid:durableId="280C6A38"/>
  <w16cid:commentId w16cid:paraId="24023146" w16cid:durableId="280C6563"/>
  <w16cid:commentId w16cid:paraId="49F6BFAA" w16cid:durableId="263649C4"/>
  <w16cid:commentId w16cid:paraId="68BBBF68" w16cid:durableId="280C6EC0"/>
  <w16cid:commentId w16cid:paraId="1CA21100" w16cid:durableId="280C72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BoldItalicMT">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958C5"/>
    <w:multiLevelType w:val="hybridMultilevel"/>
    <w:tmpl w:val="6DF4960E"/>
    <w:lvl w:ilvl="0" w:tplc="0A34AC42">
      <w:start w:val="1"/>
      <w:numFmt w:val="bullet"/>
      <w:lvlText w:val=""/>
      <w:lvlJc w:val="left"/>
      <w:pPr>
        <w:tabs>
          <w:tab w:val="num" w:pos="720"/>
        </w:tabs>
        <w:ind w:left="720" w:hanging="360"/>
      </w:pPr>
      <w:rPr>
        <w:rFonts w:ascii="Wingdings" w:hAnsi="Wingdings" w:hint="default"/>
      </w:rPr>
    </w:lvl>
    <w:lvl w:ilvl="1" w:tplc="E33E721A">
      <w:numFmt w:val="bullet"/>
      <w:lvlText w:val=""/>
      <w:lvlJc w:val="left"/>
      <w:pPr>
        <w:tabs>
          <w:tab w:val="num" w:pos="1440"/>
        </w:tabs>
        <w:ind w:left="1440" w:hanging="360"/>
      </w:pPr>
      <w:rPr>
        <w:rFonts w:ascii="Wingdings" w:hAnsi="Wingdings" w:hint="default"/>
      </w:rPr>
    </w:lvl>
    <w:lvl w:ilvl="2" w:tplc="B1CC96CA" w:tentative="1">
      <w:start w:val="1"/>
      <w:numFmt w:val="bullet"/>
      <w:lvlText w:val=""/>
      <w:lvlJc w:val="left"/>
      <w:pPr>
        <w:tabs>
          <w:tab w:val="num" w:pos="2160"/>
        </w:tabs>
        <w:ind w:left="2160" w:hanging="360"/>
      </w:pPr>
      <w:rPr>
        <w:rFonts w:ascii="Wingdings" w:hAnsi="Wingdings" w:hint="default"/>
      </w:rPr>
    </w:lvl>
    <w:lvl w:ilvl="3" w:tplc="2C261CA8" w:tentative="1">
      <w:start w:val="1"/>
      <w:numFmt w:val="bullet"/>
      <w:lvlText w:val=""/>
      <w:lvlJc w:val="left"/>
      <w:pPr>
        <w:tabs>
          <w:tab w:val="num" w:pos="2880"/>
        </w:tabs>
        <w:ind w:left="2880" w:hanging="360"/>
      </w:pPr>
      <w:rPr>
        <w:rFonts w:ascii="Wingdings" w:hAnsi="Wingdings" w:hint="default"/>
      </w:rPr>
    </w:lvl>
    <w:lvl w:ilvl="4" w:tplc="DC58CE6A" w:tentative="1">
      <w:start w:val="1"/>
      <w:numFmt w:val="bullet"/>
      <w:lvlText w:val=""/>
      <w:lvlJc w:val="left"/>
      <w:pPr>
        <w:tabs>
          <w:tab w:val="num" w:pos="3600"/>
        </w:tabs>
        <w:ind w:left="3600" w:hanging="360"/>
      </w:pPr>
      <w:rPr>
        <w:rFonts w:ascii="Wingdings" w:hAnsi="Wingdings" w:hint="default"/>
      </w:rPr>
    </w:lvl>
    <w:lvl w:ilvl="5" w:tplc="52A4BD9E" w:tentative="1">
      <w:start w:val="1"/>
      <w:numFmt w:val="bullet"/>
      <w:lvlText w:val=""/>
      <w:lvlJc w:val="left"/>
      <w:pPr>
        <w:tabs>
          <w:tab w:val="num" w:pos="4320"/>
        </w:tabs>
        <w:ind w:left="4320" w:hanging="360"/>
      </w:pPr>
      <w:rPr>
        <w:rFonts w:ascii="Wingdings" w:hAnsi="Wingdings" w:hint="default"/>
      </w:rPr>
    </w:lvl>
    <w:lvl w:ilvl="6" w:tplc="DB282952" w:tentative="1">
      <w:start w:val="1"/>
      <w:numFmt w:val="bullet"/>
      <w:lvlText w:val=""/>
      <w:lvlJc w:val="left"/>
      <w:pPr>
        <w:tabs>
          <w:tab w:val="num" w:pos="5040"/>
        </w:tabs>
        <w:ind w:left="5040" w:hanging="360"/>
      </w:pPr>
      <w:rPr>
        <w:rFonts w:ascii="Wingdings" w:hAnsi="Wingdings" w:hint="default"/>
      </w:rPr>
    </w:lvl>
    <w:lvl w:ilvl="7" w:tplc="9EC4520E" w:tentative="1">
      <w:start w:val="1"/>
      <w:numFmt w:val="bullet"/>
      <w:lvlText w:val=""/>
      <w:lvlJc w:val="left"/>
      <w:pPr>
        <w:tabs>
          <w:tab w:val="num" w:pos="5760"/>
        </w:tabs>
        <w:ind w:left="5760" w:hanging="360"/>
      </w:pPr>
      <w:rPr>
        <w:rFonts w:ascii="Wingdings" w:hAnsi="Wingdings" w:hint="default"/>
      </w:rPr>
    </w:lvl>
    <w:lvl w:ilvl="8" w:tplc="64FC7A32"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FDB7065"/>
    <w:multiLevelType w:val="hybridMultilevel"/>
    <w:tmpl w:val="5A0CDDCC"/>
    <w:lvl w:ilvl="0" w:tplc="6276A8B0">
      <w:start w:val="1"/>
      <w:numFmt w:val="bullet"/>
      <w:lvlText w:val=""/>
      <w:lvlJc w:val="left"/>
      <w:pPr>
        <w:tabs>
          <w:tab w:val="num" w:pos="720"/>
        </w:tabs>
        <w:ind w:left="720" w:hanging="360"/>
      </w:pPr>
      <w:rPr>
        <w:rFonts w:ascii="Wingdings" w:hAnsi="Wingdings" w:hint="default"/>
      </w:rPr>
    </w:lvl>
    <w:lvl w:ilvl="1" w:tplc="E6CE225A">
      <w:numFmt w:val="bullet"/>
      <w:lvlText w:val=""/>
      <w:lvlJc w:val="left"/>
      <w:pPr>
        <w:tabs>
          <w:tab w:val="num" w:pos="1440"/>
        </w:tabs>
        <w:ind w:left="1440" w:hanging="360"/>
      </w:pPr>
      <w:rPr>
        <w:rFonts w:ascii="Wingdings" w:hAnsi="Wingdings" w:hint="default"/>
      </w:rPr>
    </w:lvl>
    <w:lvl w:ilvl="2" w:tplc="55C4C042">
      <w:numFmt w:val="bullet"/>
      <w:lvlText w:val=""/>
      <w:lvlJc w:val="left"/>
      <w:pPr>
        <w:tabs>
          <w:tab w:val="num" w:pos="2160"/>
        </w:tabs>
        <w:ind w:left="2160" w:hanging="360"/>
      </w:pPr>
      <w:rPr>
        <w:rFonts w:ascii="Wingdings" w:hAnsi="Wingdings" w:hint="default"/>
      </w:rPr>
    </w:lvl>
    <w:lvl w:ilvl="3" w:tplc="1F5A01E8" w:tentative="1">
      <w:start w:val="1"/>
      <w:numFmt w:val="bullet"/>
      <w:lvlText w:val=""/>
      <w:lvlJc w:val="left"/>
      <w:pPr>
        <w:tabs>
          <w:tab w:val="num" w:pos="2880"/>
        </w:tabs>
        <w:ind w:left="2880" w:hanging="360"/>
      </w:pPr>
      <w:rPr>
        <w:rFonts w:ascii="Wingdings" w:hAnsi="Wingdings" w:hint="default"/>
      </w:rPr>
    </w:lvl>
    <w:lvl w:ilvl="4" w:tplc="79227810" w:tentative="1">
      <w:start w:val="1"/>
      <w:numFmt w:val="bullet"/>
      <w:lvlText w:val=""/>
      <w:lvlJc w:val="left"/>
      <w:pPr>
        <w:tabs>
          <w:tab w:val="num" w:pos="3600"/>
        </w:tabs>
        <w:ind w:left="3600" w:hanging="360"/>
      </w:pPr>
      <w:rPr>
        <w:rFonts w:ascii="Wingdings" w:hAnsi="Wingdings" w:hint="default"/>
      </w:rPr>
    </w:lvl>
    <w:lvl w:ilvl="5" w:tplc="9DBE1BD0" w:tentative="1">
      <w:start w:val="1"/>
      <w:numFmt w:val="bullet"/>
      <w:lvlText w:val=""/>
      <w:lvlJc w:val="left"/>
      <w:pPr>
        <w:tabs>
          <w:tab w:val="num" w:pos="4320"/>
        </w:tabs>
        <w:ind w:left="4320" w:hanging="360"/>
      </w:pPr>
      <w:rPr>
        <w:rFonts w:ascii="Wingdings" w:hAnsi="Wingdings" w:hint="default"/>
      </w:rPr>
    </w:lvl>
    <w:lvl w:ilvl="6" w:tplc="76AE8DEC" w:tentative="1">
      <w:start w:val="1"/>
      <w:numFmt w:val="bullet"/>
      <w:lvlText w:val=""/>
      <w:lvlJc w:val="left"/>
      <w:pPr>
        <w:tabs>
          <w:tab w:val="num" w:pos="5040"/>
        </w:tabs>
        <w:ind w:left="5040" w:hanging="360"/>
      </w:pPr>
      <w:rPr>
        <w:rFonts w:ascii="Wingdings" w:hAnsi="Wingdings" w:hint="default"/>
      </w:rPr>
    </w:lvl>
    <w:lvl w:ilvl="7" w:tplc="F7C25DB2" w:tentative="1">
      <w:start w:val="1"/>
      <w:numFmt w:val="bullet"/>
      <w:lvlText w:val=""/>
      <w:lvlJc w:val="left"/>
      <w:pPr>
        <w:tabs>
          <w:tab w:val="num" w:pos="5760"/>
        </w:tabs>
        <w:ind w:left="5760" w:hanging="360"/>
      </w:pPr>
      <w:rPr>
        <w:rFonts w:ascii="Wingdings" w:hAnsi="Wingdings" w:hint="default"/>
      </w:rPr>
    </w:lvl>
    <w:lvl w:ilvl="8" w:tplc="12BE5AEE"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AEE53E1"/>
    <w:multiLevelType w:val="hybridMultilevel"/>
    <w:tmpl w:val="3E9419A2"/>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4602F8F"/>
    <w:multiLevelType w:val="hybridMultilevel"/>
    <w:tmpl w:val="A0F6AE4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631252F"/>
    <w:multiLevelType w:val="hybridMultilevel"/>
    <w:tmpl w:val="51A2245A"/>
    <w:lvl w:ilvl="0" w:tplc="F7FE5CC0">
      <w:start w:val="1"/>
      <w:numFmt w:val="bullet"/>
      <w:lvlText w:val=""/>
      <w:lvlJc w:val="left"/>
      <w:pPr>
        <w:tabs>
          <w:tab w:val="num" w:pos="720"/>
        </w:tabs>
        <w:ind w:left="720" w:hanging="360"/>
      </w:pPr>
      <w:rPr>
        <w:rFonts w:ascii="Wingdings" w:hAnsi="Wingdings" w:hint="default"/>
      </w:rPr>
    </w:lvl>
    <w:lvl w:ilvl="1" w:tplc="BB74C01A" w:tentative="1">
      <w:start w:val="1"/>
      <w:numFmt w:val="bullet"/>
      <w:lvlText w:val=""/>
      <w:lvlJc w:val="left"/>
      <w:pPr>
        <w:tabs>
          <w:tab w:val="num" w:pos="1440"/>
        </w:tabs>
        <w:ind w:left="1440" w:hanging="360"/>
      </w:pPr>
      <w:rPr>
        <w:rFonts w:ascii="Wingdings" w:hAnsi="Wingdings" w:hint="default"/>
      </w:rPr>
    </w:lvl>
    <w:lvl w:ilvl="2" w:tplc="3834AE1C" w:tentative="1">
      <w:start w:val="1"/>
      <w:numFmt w:val="bullet"/>
      <w:lvlText w:val=""/>
      <w:lvlJc w:val="left"/>
      <w:pPr>
        <w:tabs>
          <w:tab w:val="num" w:pos="2160"/>
        </w:tabs>
        <w:ind w:left="2160" w:hanging="360"/>
      </w:pPr>
      <w:rPr>
        <w:rFonts w:ascii="Wingdings" w:hAnsi="Wingdings" w:hint="default"/>
      </w:rPr>
    </w:lvl>
    <w:lvl w:ilvl="3" w:tplc="E2D239B0" w:tentative="1">
      <w:start w:val="1"/>
      <w:numFmt w:val="bullet"/>
      <w:lvlText w:val=""/>
      <w:lvlJc w:val="left"/>
      <w:pPr>
        <w:tabs>
          <w:tab w:val="num" w:pos="2880"/>
        </w:tabs>
        <w:ind w:left="2880" w:hanging="360"/>
      </w:pPr>
      <w:rPr>
        <w:rFonts w:ascii="Wingdings" w:hAnsi="Wingdings" w:hint="default"/>
      </w:rPr>
    </w:lvl>
    <w:lvl w:ilvl="4" w:tplc="6C1E594E" w:tentative="1">
      <w:start w:val="1"/>
      <w:numFmt w:val="bullet"/>
      <w:lvlText w:val=""/>
      <w:lvlJc w:val="left"/>
      <w:pPr>
        <w:tabs>
          <w:tab w:val="num" w:pos="3600"/>
        </w:tabs>
        <w:ind w:left="3600" w:hanging="360"/>
      </w:pPr>
      <w:rPr>
        <w:rFonts w:ascii="Wingdings" w:hAnsi="Wingdings" w:hint="default"/>
      </w:rPr>
    </w:lvl>
    <w:lvl w:ilvl="5" w:tplc="5A4C878E" w:tentative="1">
      <w:start w:val="1"/>
      <w:numFmt w:val="bullet"/>
      <w:lvlText w:val=""/>
      <w:lvlJc w:val="left"/>
      <w:pPr>
        <w:tabs>
          <w:tab w:val="num" w:pos="4320"/>
        </w:tabs>
        <w:ind w:left="4320" w:hanging="360"/>
      </w:pPr>
      <w:rPr>
        <w:rFonts w:ascii="Wingdings" w:hAnsi="Wingdings" w:hint="default"/>
      </w:rPr>
    </w:lvl>
    <w:lvl w:ilvl="6" w:tplc="EF1A6634" w:tentative="1">
      <w:start w:val="1"/>
      <w:numFmt w:val="bullet"/>
      <w:lvlText w:val=""/>
      <w:lvlJc w:val="left"/>
      <w:pPr>
        <w:tabs>
          <w:tab w:val="num" w:pos="5040"/>
        </w:tabs>
        <w:ind w:left="5040" w:hanging="360"/>
      </w:pPr>
      <w:rPr>
        <w:rFonts w:ascii="Wingdings" w:hAnsi="Wingdings" w:hint="default"/>
      </w:rPr>
    </w:lvl>
    <w:lvl w:ilvl="7" w:tplc="76702EA6" w:tentative="1">
      <w:start w:val="1"/>
      <w:numFmt w:val="bullet"/>
      <w:lvlText w:val=""/>
      <w:lvlJc w:val="left"/>
      <w:pPr>
        <w:tabs>
          <w:tab w:val="num" w:pos="5760"/>
        </w:tabs>
        <w:ind w:left="5760" w:hanging="360"/>
      </w:pPr>
      <w:rPr>
        <w:rFonts w:ascii="Wingdings" w:hAnsi="Wingdings" w:hint="default"/>
      </w:rPr>
    </w:lvl>
    <w:lvl w:ilvl="8" w:tplc="0EF2CA78"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9F65F41"/>
    <w:multiLevelType w:val="hybridMultilevel"/>
    <w:tmpl w:val="258E0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C65D06"/>
    <w:multiLevelType w:val="hybridMultilevel"/>
    <w:tmpl w:val="D05C004C"/>
    <w:lvl w:ilvl="0" w:tplc="A2E6FDB2">
      <w:start w:val="1"/>
      <w:numFmt w:val="bullet"/>
      <w:lvlText w:val=""/>
      <w:lvlJc w:val="left"/>
      <w:pPr>
        <w:tabs>
          <w:tab w:val="num" w:pos="720"/>
        </w:tabs>
        <w:ind w:left="720" w:hanging="360"/>
      </w:pPr>
      <w:rPr>
        <w:rFonts w:ascii="Wingdings" w:hAnsi="Wingdings" w:hint="default"/>
      </w:rPr>
    </w:lvl>
    <w:lvl w:ilvl="1" w:tplc="26D4D71A" w:tentative="1">
      <w:start w:val="1"/>
      <w:numFmt w:val="bullet"/>
      <w:lvlText w:val=""/>
      <w:lvlJc w:val="left"/>
      <w:pPr>
        <w:tabs>
          <w:tab w:val="num" w:pos="1440"/>
        </w:tabs>
        <w:ind w:left="1440" w:hanging="360"/>
      </w:pPr>
      <w:rPr>
        <w:rFonts w:ascii="Wingdings" w:hAnsi="Wingdings" w:hint="default"/>
      </w:rPr>
    </w:lvl>
    <w:lvl w:ilvl="2" w:tplc="77881534" w:tentative="1">
      <w:start w:val="1"/>
      <w:numFmt w:val="bullet"/>
      <w:lvlText w:val=""/>
      <w:lvlJc w:val="left"/>
      <w:pPr>
        <w:tabs>
          <w:tab w:val="num" w:pos="2160"/>
        </w:tabs>
        <w:ind w:left="2160" w:hanging="360"/>
      </w:pPr>
      <w:rPr>
        <w:rFonts w:ascii="Wingdings" w:hAnsi="Wingdings" w:hint="default"/>
      </w:rPr>
    </w:lvl>
    <w:lvl w:ilvl="3" w:tplc="AE244598" w:tentative="1">
      <w:start w:val="1"/>
      <w:numFmt w:val="bullet"/>
      <w:lvlText w:val=""/>
      <w:lvlJc w:val="left"/>
      <w:pPr>
        <w:tabs>
          <w:tab w:val="num" w:pos="2880"/>
        </w:tabs>
        <w:ind w:left="2880" w:hanging="360"/>
      </w:pPr>
      <w:rPr>
        <w:rFonts w:ascii="Wingdings" w:hAnsi="Wingdings" w:hint="default"/>
      </w:rPr>
    </w:lvl>
    <w:lvl w:ilvl="4" w:tplc="43BC0E2C" w:tentative="1">
      <w:start w:val="1"/>
      <w:numFmt w:val="bullet"/>
      <w:lvlText w:val=""/>
      <w:lvlJc w:val="left"/>
      <w:pPr>
        <w:tabs>
          <w:tab w:val="num" w:pos="3600"/>
        </w:tabs>
        <w:ind w:left="3600" w:hanging="360"/>
      </w:pPr>
      <w:rPr>
        <w:rFonts w:ascii="Wingdings" w:hAnsi="Wingdings" w:hint="default"/>
      </w:rPr>
    </w:lvl>
    <w:lvl w:ilvl="5" w:tplc="06AC5584" w:tentative="1">
      <w:start w:val="1"/>
      <w:numFmt w:val="bullet"/>
      <w:lvlText w:val=""/>
      <w:lvlJc w:val="left"/>
      <w:pPr>
        <w:tabs>
          <w:tab w:val="num" w:pos="4320"/>
        </w:tabs>
        <w:ind w:left="4320" w:hanging="360"/>
      </w:pPr>
      <w:rPr>
        <w:rFonts w:ascii="Wingdings" w:hAnsi="Wingdings" w:hint="default"/>
      </w:rPr>
    </w:lvl>
    <w:lvl w:ilvl="6" w:tplc="1BBAF076" w:tentative="1">
      <w:start w:val="1"/>
      <w:numFmt w:val="bullet"/>
      <w:lvlText w:val=""/>
      <w:lvlJc w:val="left"/>
      <w:pPr>
        <w:tabs>
          <w:tab w:val="num" w:pos="5040"/>
        </w:tabs>
        <w:ind w:left="5040" w:hanging="360"/>
      </w:pPr>
      <w:rPr>
        <w:rFonts w:ascii="Wingdings" w:hAnsi="Wingdings" w:hint="default"/>
      </w:rPr>
    </w:lvl>
    <w:lvl w:ilvl="7" w:tplc="6CA6A7D2" w:tentative="1">
      <w:start w:val="1"/>
      <w:numFmt w:val="bullet"/>
      <w:lvlText w:val=""/>
      <w:lvlJc w:val="left"/>
      <w:pPr>
        <w:tabs>
          <w:tab w:val="num" w:pos="5760"/>
        </w:tabs>
        <w:ind w:left="5760" w:hanging="360"/>
      </w:pPr>
      <w:rPr>
        <w:rFonts w:ascii="Wingdings" w:hAnsi="Wingdings" w:hint="default"/>
      </w:rPr>
    </w:lvl>
    <w:lvl w:ilvl="8" w:tplc="CA4676B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58686540"/>
    <w:multiLevelType w:val="hybridMultilevel"/>
    <w:tmpl w:val="49300F80"/>
    <w:lvl w:ilvl="0" w:tplc="F0FE0470">
      <w:start w:val="1"/>
      <w:numFmt w:val="bullet"/>
      <w:lvlText w:val="-"/>
      <w:lvlJc w:val="left"/>
      <w:pPr>
        <w:ind w:left="1446" w:hanging="360"/>
      </w:pPr>
      <w:rPr>
        <w:rFonts w:ascii="Courier New" w:hAnsi="Courier New"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8" w15:restartNumberingAfterBreak="0">
    <w:nsid w:val="7E264126"/>
    <w:multiLevelType w:val="hybridMultilevel"/>
    <w:tmpl w:val="074A02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71454761">
    <w:abstractNumId w:val="5"/>
  </w:num>
  <w:num w:numId="2" w16cid:durableId="1838111557">
    <w:abstractNumId w:val="2"/>
  </w:num>
  <w:num w:numId="3" w16cid:durableId="2057199957">
    <w:abstractNumId w:val="4"/>
  </w:num>
  <w:num w:numId="4" w16cid:durableId="296300704">
    <w:abstractNumId w:val="6"/>
  </w:num>
  <w:num w:numId="5" w16cid:durableId="1034042121">
    <w:abstractNumId w:val="1"/>
  </w:num>
  <w:num w:numId="6" w16cid:durableId="136382088">
    <w:abstractNumId w:val="0"/>
  </w:num>
  <w:num w:numId="7" w16cid:durableId="1727022506">
    <w:abstractNumId w:val="7"/>
  </w:num>
  <w:num w:numId="8" w16cid:durableId="2126651560">
    <w:abstractNumId w:val="8"/>
  </w:num>
  <w:num w:numId="9" w16cid:durableId="7451923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561&lt;/item&gt;&lt;item&gt;562&lt;/item&gt;&lt;item&gt;563&lt;/item&gt;&lt;item&gt;564&lt;/item&gt;&lt;/record-ids&gt;&lt;/item&gt;&lt;/Libraries&gt;"/>
  </w:docVars>
  <w:rsids>
    <w:rsidRoot w:val="00341EC6"/>
    <w:rsid w:val="00001EBF"/>
    <w:rsid w:val="00003794"/>
    <w:rsid w:val="00004D75"/>
    <w:rsid w:val="000201B0"/>
    <w:rsid w:val="0002081D"/>
    <w:rsid w:val="000335D6"/>
    <w:rsid w:val="0004457A"/>
    <w:rsid w:val="00054CC6"/>
    <w:rsid w:val="00074B3F"/>
    <w:rsid w:val="00086F03"/>
    <w:rsid w:val="000A57F3"/>
    <w:rsid w:val="000A63A9"/>
    <w:rsid w:val="000B4350"/>
    <w:rsid w:val="000B648D"/>
    <w:rsid w:val="000D7484"/>
    <w:rsid w:val="000F1A1D"/>
    <w:rsid w:val="00112A83"/>
    <w:rsid w:val="00115495"/>
    <w:rsid w:val="00120364"/>
    <w:rsid w:val="00121191"/>
    <w:rsid w:val="00137490"/>
    <w:rsid w:val="0014308F"/>
    <w:rsid w:val="00153689"/>
    <w:rsid w:val="001632D8"/>
    <w:rsid w:val="001864F7"/>
    <w:rsid w:val="001A62BF"/>
    <w:rsid w:val="001B4A88"/>
    <w:rsid w:val="001B71D3"/>
    <w:rsid w:val="001C0445"/>
    <w:rsid w:val="001C646B"/>
    <w:rsid w:val="001F1EDC"/>
    <w:rsid w:val="0020343B"/>
    <w:rsid w:val="00224E96"/>
    <w:rsid w:val="00233C44"/>
    <w:rsid w:val="00233EDA"/>
    <w:rsid w:val="002363A2"/>
    <w:rsid w:val="002448ED"/>
    <w:rsid w:val="00250A9D"/>
    <w:rsid w:val="00255478"/>
    <w:rsid w:val="002568A3"/>
    <w:rsid w:val="00256CFD"/>
    <w:rsid w:val="00263BC6"/>
    <w:rsid w:val="00266B98"/>
    <w:rsid w:val="00272BB3"/>
    <w:rsid w:val="00273197"/>
    <w:rsid w:val="002731E3"/>
    <w:rsid w:val="00274813"/>
    <w:rsid w:val="002809B2"/>
    <w:rsid w:val="00284B51"/>
    <w:rsid w:val="00284FFF"/>
    <w:rsid w:val="00285D16"/>
    <w:rsid w:val="00290BD1"/>
    <w:rsid w:val="002955B9"/>
    <w:rsid w:val="002974E3"/>
    <w:rsid w:val="00297C12"/>
    <w:rsid w:val="002A2556"/>
    <w:rsid w:val="002B22D9"/>
    <w:rsid w:val="002C0036"/>
    <w:rsid w:val="002C0EF9"/>
    <w:rsid w:val="002C5225"/>
    <w:rsid w:val="002F66B0"/>
    <w:rsid w:val="003003DC"/>
    <w:rsid w:val="00312363"/>
    <w:rsid w:val="00321EC8"/>
    <w:rsid w:val="00331364"/>
    <w:rsid w:val="00332717"/>
    <w:rsid w:val="0034041C"/>
    <w:rsid w:val="00341EC6"/>
    <w:rsid w:val="00353E9B"/>
    <w:rsid w:val="00371C6D"/>
    <w:rsid w:val="003B2863"/>
    <w:rsid w:val="003C025A"/>
    <w:rsid w:val="003C4ADF"/>
    <w:rsid w:val="003D14FF"/>
    <w:rsid w:val="003D4227"/>
    <w:rsid w:val="003D7C15"/>
    <w:rsid w:val="003E2480"/>
    <w:rsid w:val="003E360C"/>
    <w:rsid w:val="003F78DE"/>
    <w:rsid w:val="0040522E"/>
    <w:rsid w:val="00412BDE"/>
    <w:rsid w:val="00422289"/>
    <w:rsid w:val="0045092A"/>
    <w:rsid w:val="00455004"/>
    <w:rsid w:val="00464F35"/>
    <w:rsid w:val="00472CBA"/>
    <w:rsid w:val="00474766"/>
    <w:rsid w:val="00476DB2"/>
    <w:rsid w:val="00484D1A"/>
    <w:rsid w:val="00494025"/>
    <w:rsid w:val="004C1C47"/>
    <w:rsid w:val="004C3852"/>
    <w:rsid w:val="004C5271"/>
    <w:rsid w:val="004C6A38"/>
    <w:rsid w:val="004D15DC"/>
    <w:rsid w:val="004D6293"/>
    <w:rsid w:val="004D65EB"/>
    <w:rsid w:val="004F4D8E"/>
    <w:rsid w:val="00511BAC"/>
    <w:rsid w:val="005130B0"/>
    <w:rsid w:val="0052031F"/>
    <w:rsid w:val="00530BFB"/>
    <w:rsid w:val="0053720B"/>
    <w:rsid w:val="0055264F"/>
    <w:rsid w:val="00566360"/>
    <w:rsid w:val="00570037"/>
    <w:rsid w:val="00571F18"/>
    <w:rsid w:val="00574DBA"/>
    <w:rsid w:val="0057712D"/>
    <w:rsid w:val="0057727F"/>
    <w:rsid w:val="00587716"/>
    <w:rsid w:val="0058773C"/>
    <w:rsid w:val="00591A82"/>
    <w:rsid w:val="00597B8C"/>
    <w:rsid w:val="005B11A5"/>
    <w:rsid w:val="005B25F1"/>
    <w:rsid w:val="005B75C2"/>
    <w:rsid w:val="005C09FD"/>
    <w:rsid w:val="005D3A38"/>
    <w:rsid w:val="005D791A"/>
    <w:rsid w:val="005E1106"/>
    <w:rsid w:val="005E2E0F"/>
    <w:rsid w:val="0061511C"/>
    <w:rsid w:val="00624B2A"/>
    <w:rsid w:val="00630091"/>
    <w:rsid w:val="00647CCA"/>
    <w:rsid w:val="00652784"/>
    <w:rsid w:val="00652DC4"/>
    <w:rsid w:val="00661721"/>
    <w:rsid w:val="00680596"/>
    <w:rsid w:val="006A7656"/>
    <w:rsid w:val="006B422E"/>
    <w:rsid w:val="006E5D6F"/>
    <w:rsid w:val="006E6BDF"/>
    <w:rsid w:val="006F36E6"/>
    <w:rsid w:val="0070213E"/>
    <w:rsid w:val="0071496D"/>
    <w:rsid w:val="00717AD6"/>
    <w:rsid w:val="0072080A"/>
    <w:rsid w:val="00725D79"/>
    <w:rsid w:val="00730DD9"/>
    <w:rsid w:val="00734712"/>
    <w:rsid w:val="00754EAC"/>
    <w:rsid w:val="0076727E"/>
    <w:rsid w:val="00767608"/>
    <w:rsid w:val="0078307D"/>
    <w:rsid w:val="0078451D"/>
    <w:rsid w:val="00791C3A"/>
    <w:rsid w:val="007A1E2F"/>
    <w:rsid w:val="007A4A20"/>
    <w:rsid w:val="007B4AE2"/>
    <w:rsid w:val="007C4353"/>
    <w:rsid w:val="007C4B23"/>
    <w:rsid w:val="007D065C"/>
    <w:rsid w:val="007D1E29"/>
    <w:rsid w:val="007E493E"/>
    <w:rsid w:val="007E6230"/>
    <w:rsid w:val="007E650D"/>
    <w:rsid w:val="007F06F3"/>
    <w:rsid w:val="007F2276"/>
    <w:rsid w:val="00805CCD"/>
    <w:rsid w:val="00814206"/>
    <w:rsid w:val="008204BF"/>
    <w:rsid w:val="00820887"/>
    <w:rsid w:val="008278CB"/>
    <w:rsid w:val="0083423E"/>
    <w:rsid w:val="00834A07"/>
    <w:rsid w:val="0086383D"/>
    <w:rsid w:val="008660C6"/>
    <w:rsid w:val="008678F0"/>
    <w:rsid w:val="008804D4"/>
    <w:rsid w:val="0088708A"/>
    <w:rsid w:val="0088747F"/>
    <w:rsid w:val="00894EFF"/>
    <w:rsid w:val="00895EC4"/>
    <w:rsid w:val="0089762F"/>
    <w:rsid w:val="008C0DE0"/>
    <w:rsid w:val="008C2EE0"/>
    <w:rsid w:val="008D13E6"/>
    <w:rsid w:val="008D7BD9"/>
    <w:rsid w:val="008F6029"/>
    <w:rsid w:val="008F663F"/>
    <w:rsid w:val="00901039"/>
    <w:rsid w:val="009072A0"/>
    <w:rsid w:val="00912C0A"/>
    <w:rsid w:val="00914EDC"/>
    <w:rsid w:val="009261FE"/>
    <w:rsid w:val="009311E0"/>
    <w:rsid w:val="00935B23"/>
    <w:rsid w:val="00940FDA"/>
    <w:rsid w:val="00950B12"/>
    <w:rsid w:val="00972058"/>
    <w:rsid w:val="009742EF"/>
    <w:rsid w:val="00983171"/>
    <w:rsid w:val="009856A2"/>
    <w:rsid w:val="0099380C"/>
    <w:rsid w:val="00994C03"/>
    <w:rsid w:val="00995686"/>
    <w:rsid w:val="009A1D28"/>
    <w:rsid w:val="009B08D9"/>
    <w:rsid w:val="009B7EFA"/>
    <w:rsid w:val="00A05268"/>
    <w:rsid w:val="00A06271"/>
    <w:rsid w:val="00A21320"/>
    <w:rsid w:val="00A222BE"/>
    <w:rsid w:val="00A24D09"/>
    <w:rsid w:val="00A421A2"/>
    <w:rsid w:val="00A644BC"/>
    <w:rsid w:val="00A77B07"/>
    <w:rsid w:val="00A82159"/>
    <w:rsid w:val="00A85216"/>
    <w:rsid w:val="00A91CE7"/>
    <w:rsid w:val="00A91D8F"/>
    <w:rsid w:val="00AA4DFA"/>
    <w:rsid w:val="00AC4635"/>
    <w:rsid w:val="00AE2DB8"/>
    <w:rsid w:val="00AF0945"/>
    <w:rsid w:val="00AF1D01"/>
    <w:rsid w:val="00AF6036"/>
    <w:rsid w:val="00B013B7"/>
    <w:rsid w:val="00B0528F"/>
    <w:rsid w:val="00B05F62"/>
    <w:rsid w:val="00B07CA9"/>
    <w:rsid w:val="00B221AB"/>
    <w:rsid w:val="00B254D8"/>
    <w:rsid w:val="00B26355"/>
    <w:rsid w:val="00B26D7C"/>
    <w:rsid w:val="00B26F8D"/>
    <w:rsid w:val="00B34B54"/>
    <w:rsid w:val="00B3710A"/>
    <w:rsid w:val="00B43838"/>
    <w:rsid w:val="00B50EDF"/>
    <w:rsid w:val="00B52C87"/>
    <w:rsid w:val="00B53CBE"/>
    <w:rsid w:val="00B76A32"/>
    <w:rsid w:val="00B801B4"/>
    <w:rsid w:val="00B80EA7"/>
    <w:rsid w:val="00B814C6"/>
    <w:rsid w:val="00B95961"/>
    <w:rsid w:val="00BA2D9B"/>
    <w:rsid w:val="00BB5223"/>
    <w:rsid w:val="00BB75BB"/>
    <w:rsid w:val="00BC0297"/>
    <w:rsid w:val="00BC663D"/>
    <w:rsid w:val="00BC6BA4"/>
    <w:rsid w:val="00BD147F"/>
    <w:rsid w:val="00BD1DEF"/>
    <w:rsid w:val="00BD4FFC"/>
    <w:rsid w:val="00C04F98"/>
    <w:rsid w:val="00C350D0"/>
    <w:rsid w:val="00C363F7"/>
    <w:rsid w:val="00C44B5B"/>
    <w:rsid w:val="00C51F0B"/>
    <w:rsid w:val="00C563E9"/>
    <w:rsid w:val="00C62961"/>
    <w:rsid w:val="00C63BDA"/>
    <w:rsid w:val="00C64241"/>
    <w:rsid w:val="00C73A7A"/>
    <w:rsid w:val="00C970C2"/>
    <w:rsid w:val="00CA0A34"/>
    <w:rsid w:val="00CD2EAF"/>
    <w:rsid w:val="00D247E9"/>
    <w:rsid w:val="00D24814"/>
    <w:rsid w:val="00D30DFD"/>
    <w:rsid w:val="00D36404"/>
    <w:rsid w:val="00D414FB"/>
    <w:rsid w:val="00D43D12"/>
    <w:rsid w:val="00D5416F"/>
    <w:rsid w:val="00D54520"/>
    <w:rsid w:val="00D5662D"/>
    <w:rsid w:val="00D635EA"/>
    <w:rsid w:val="00D7644E"/>
    <w:rsid w:val="00D76B10"/>
    <w:rsid w:val="00D8790B"/>
    <w:rsid w:val="00D95E3C"/>
    <w:rsid w:val="00DA0C90"/>
    <w:rsid w:val="00DA4ED4"/>
    <w:rsid w:val="00DA5B8A"/>
    <w:rsid w:val="00DC1494"/>
    <w:rsid w:val="00DC31AF"/>
    <w:rsid w:val="00DC7A84"/>
    <w:rsid w:val="00DD5926"/>
    <w:rsid w:val="00DE2523"/>
    <w:rsid w:val="00DF265D"/>
    <w:rsid w:val="00DF4B8B"/>
    <w:rsid w:val="00DF69C7"/>
    <w:rsid w:val="00E0710E"/>
    <w:rsid w:val="00E15365"/>
    <w:rsid w:val="00E22501"/>
    <w:rsid w:val="00E22AC9"/>
    <w:rsid w:val="00E27D13"/>
    <w:rsid w:val="00E27D77"/>
    <w:rsid w:val="00E427CF"/>
    <w:rsid w:val="00E551CD"/>
    <w:rsid w:val="00E60168"/>
    <w:rsid w:val="00E6181E"/>
    <w:rsid w:val="00E63A98"/>
    <w:rsid w:val="00E727DD"/>
    <w:rsid w:val="00E76852"/>
    <w:rsid w:val="00E81BFA"/>
    <w:rsid w:val="00E878B5"/>
    <w:rsid w:val="00E917DA"/>
    <w:rsid w:val="00E92E63"/>
    <w:rsid w:val="00EB0DF4"/>
    <w:rsid w:val="00ED0D2B"/>
    <w:rsid w:val="00EE3207"/>
    <w:rsid w:val="00EE54E7"/>
    <w:rsid w:val="00EE6A8A"/>
    <w:rsid w:val="00F06698"/>
    <w:rsid w:val="00F24AEA"/>
    <w:rsid w:val="00F375F5"/>
    <w:rsid w:val="00F45964"/>
    <w:rsid w:val="00F568B5"/>
    <w:rsid w:val="00F620A3"/>
    <w:rsid w:val="00F87648"/>
    <w:rsid w:val="00F9496C"/>
    <w:rsid w:val="00FA0EE0"/>
    <w:rsid w:val="00FB56BD"/>
    <w:rsid w:val="00FC03FB"/>
    <w:rsid w:val="00FD0ECE"/>
    <w:rsid w:val="00FD56C2"/>
    <w:rsid w:val="00FE343C"/>
    <w:rsid w:val="00FF3B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1F025"/>
  <w15:chartTrackingRefBased/>
  <w15:docId w15:val="{AC50DD00-CC2C-45FE-8C2F-8356AE64D2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1E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41EC6"/>
    <w:pPr>
      <w:ind w:left="720"/>
      <w:contextualSpacing/>
    </w:pPr>
  </w:style>
  <w:style w:type="character" w:styleId="CommentReference">
    <w:name w:val="annotation reference"/>
    <w:basedOn w:val="DefaultParagraphFont"/>
    <w:uiPriority w:val="99"/>
    <w:semiHidden/>
    <w:unhideWhenUsed/>
    <w:rsid w:val="00BD1DEF"/>
    <w:rPr>
      <w:sz w:val="16"/>
      <w:szCs w:val="16"/>
    </w:rPr>
  </w:style>
  <w:style w:type="paragraph" w:styleId="CommentText">
    <w:name w:val="annotation text"/>
    <w:basedOn w:val="Normal"/>
    <w:link w:val="CommentTextChar"/>
    <w:uiPriority w:val="99"/>
    <w:semiHidden/>
    <w:unhideWhenUsed/>
    <w:rsid w:val="00BD1DEF"/>
    <w:pPr>
      <w:spacing w:line="240" w:lineRule="auto"/>
    </w:pPr>
    <w:rPr>
      <w:sz w:val="20"/>
      <w:szCs w:val="20"/>
    </w:rPr>
  </w:style>
  <w:style w:type="character" w:customStyle="1" w:styleId="CommentTextChar">
    <w:name w:val="Comment Text Char"/>
    <w:basedOn w:val="DefaultParagraphFont"/>
    <w:link w:val="CommentText"/>
    <w:uiPriority w:val="99"/>
    <w:semiHidden/>
    <w:rsid w:val="00BD1DEF"/>
    <w:rPr>
      <w:sz w:val="20"/>
      <w:szCs w:val="20"/>
    </w:rPr>
  </w:style>
  <w:style w:type="paragraph" w:styleId="CommentSubject">
    <w:name w:val="annotation subject"/>
    <w:basedOn w:val="CommentText"/>
    <w:next w:val="CommentText"/>
    <w:link w:val="CommentSubjectChar"/>
    <w:uiPriority w:val="99"/>
    <w:semiHidden/>
    <w:unhideWhenUsed/>
    <w:rsid w:val="00BD1DEF"/>
    <w:rPr>
      <w:b/>
      <w:bCs/>
    </w:rPr>
  </w:style>
  <w:style w:type="character" w:customStyle="1" w:styleId="CommentSubjectChar">
    <w:name w:val="Comment Subject Char"/>
    <w:basedOn w:val="CommentTextChar"/>
    <w:link w:val="CommentSubject"/>
    <w:uiPriority w:val="99"/>
    <w:semiHidden/>
    <w:rsid w:val="00BD1DEF"/>
    <w:rPr>
      <w:b/>
      <w:bCs/>
      <w:sz w:val="20"/>
      <w:szCs w:val="20"/>
    </w:rPr>
  </w:style>
  <w:style w:type="character" w:styleId="Hyperlink">
    <w:name w:val="Hyperlink"/>
    <w:basedOn w:val="DefaultParagraphFont"/>
    <w:uiPriority w:val="99"/>
    <w:unhideWhenUsed/>
    <w:rsid w:val="00BC663D"/>
    <w:rPr>
      <w:color w:val="0563C1" w:themeColor="hyperlink"/>
      <w:u w:val="single"/>
    </w:rPr>
  </w:style>
  <w:style w:type="character" w:styleId="UnresolvedMention">
    <w:name w:val="Unresolved Mention"/>
    <w:basedOn w:val="DefaultParagraphFont"/>
    <w:uiPriority w:val="99"/>
    <w:semiHidden/>
    <w:unhideWhenUsed/>
    <w:rsid w:val="00BC663D"/>
    <w:rPr>
      <w:color w:val="605E5C"/>
      <w:shd w:val="clear" w:color="auto" w:fill="E1DFDD"/>
    </w:rPr>
  </w:style>
  <w:style w:type="paragraph" w:styleId="Revision">
    <w:name w:val="Revision"/>
    <w:hidden/>
    <w:uiPriority w:val="99"/>
    <w:semiHidden/>
    <w:rsid w:val="004D15DC"/>
    <w:pPr>
      <w:spacing w:after="0" w:line="240" w:lineRule="auto"/>
    </w:pPr>
  </w:style>
  <w:style w:type="paragraph" w:customStyle="1" w:styleId="EndNoteBibliographyTitle">
    <w:name w:val="EndNote Bibliography Title"/>
    <w:basedOn w:val="Normal"/>
    <w:link w:val="EndNoteBibliographyTitleChar"/>
    <w:rsid w:val="00940FD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40FDA"/>
    <w:rPr>
      <w:rFonts w:ascii="Calibri" w:hAnsi="Calibri" w:cs="Calibri"/>
      <w:noProof/>
    </w:rPr>
  </w:style>
  <w:style w:type="paragraph" w:customStyle="1" w:styleId="EndNoteBibliography">
    <w:name w:val="EndNote Bibliography"/>
    <w:basedOn w:val="Normal"/>
    <w:link w:val="EndNoteBibliographyChar"/>
    <w:rsid w:val="00940FD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40FDA"/>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222900">
      <w:bodyDiv w:val="1"/>
      <w:marLeft w:val="0"/>
      <w:marRight w:val="0"/>
      <w:marTop w:val="0"/>
      <w:marBottom w:val="0"/>
      <w:divBdr>
        <w:top w:val="none" w:sz="0" w:space="0" w:color="auto"/>
        <w:left w:val="none" w:sz="0" w:space="0" w:color="auto"/>
        <w:bottom w:val="none" w:sz="0" w:space="0" w:color="auto"/>
        <w:right w:val="none" w:sz="0" w:space="0" w:color="auto"/>
      </w:divBdr>
      <w:divsChild>
        <w:div w:id="1726829800">
          <w:marLeft w:val="360"/>
          <w:marRight w:val="0"/>
          <w:marTop w:val="200"/>
          <w:marBottom w:val="0"/>
          <w:divBdr>
            <w:top w:val="none" w:sz="0" w:space="0" w:color="auto"/>
            <w:left w:val="none" w:sz="0" w:space="0" w:color="auto"/>
            <w:bottom w:val="none" w:sz="0" w:space="0" w:color="auto"/>
            <w:right w:val="none" w:sz="0" w:space="0" w:color="auto"/>
          </w:divBdr>
        </w:div>
        <w:div w:id="96217221">
          <w:marLeft w:val="360"/>
          <w:marRight w:val="0"/>
          <w:marTop w:val="200"/>
          <w:marBottom w:val="0"/>
          <w:divBdr>
            <w:top w:val="none" w:sz="0" w:space="0" w:color="auto"/>
            <w:left w:val="none" w:sz="0" w:space="0" w:color="auto"/>
            <w:bottom w:val="none" w:sz="0" w:space="0" w:color="auto"/>
            <w:right w:val="none" w:sz="0" w:space="0" w:color="auto"/>
          </w:divBdr>
        </w:div>
        <w:div w:id="185800183">
          <w:marLeft w:val="360"/>
          <w:marRight w:val="0"/>
          <w:marTop w:val="200"/>
          <w:marBottom w:val="0"/>
          <w:divBdr>
            <w:top w:val="none" w:sz="0" w:space="0" w:color="auto"/>
            <w:left w:val="none" w:sz="0" w:space="0" w:color="auto"/>
            <w:bottom w:val="none" w:sz="0" w:space="0" w:color="auto"/>
            <w:right w:val="none" w:sz="0" w:space="0" w:color="auto"/>
          </w:divBdr>
        </w:div>
        <w:div w:id="249656315">
          <w:marLeft w:val="360"/>
          <w:marRight w:val="0"/>
          <w:marTop w:val="200"/>
          <w:marBottom w:val="0"/>
          <w:divBdr>
            <w:top w:val="none" w:sz="0" w:space="0" w:color="auto"/>
            <w:left w:val="none" w:sz="0" w:space="0" w:color="auto"/>
            <w:bottom w:val="none" w:sz="0" w:space="0" w:color="auto"/>
            <w:right w:val="none" w:sz="0" w:space="0" w:color="auto"/>
          </w:divBdr>
        </w:div>
        <w:div w:id="1128862233">
          <w:marLeft w:val="360"/>
          <w:marRight w:val="0"/>
          <w:marTop w:val="200"/>
          <w:marBottom w:val="0"/>
          <w:divBdr>
            <w:top w:val="none" w:sz="0" w:space="0" w:color="auto"/>
            <w:left w:val="none" w:sz="0" w:space="0" w:color="auto"/>
            <w:bottom w:val="none" w:sz="0" w:space="0" w:color="auto"/>
            <w:right w:val="none" w:sz="0" w:space="0" w:color="auto"/>
          </w:divBdr>
        </w:div>
        <w:div w:id="518348158">
          <w:marLeft w:val="360"/>
          <w:marRight w:val="0"/>
          <w:marTop w:val="200"/>
          <w:marBottom w:val="0"/>
          <w:divBdr>
            <w:top w:val="none" w:sz="0" w:space="0" w:color="auto"/>
            <w:left w:val="none" w:sz="0" w:space="0" w:color="auto"/>
            <w:bottom w:val="none" w:sz="0" w:space="0" w:color="auto"/>
            <w:right w:val="none" w:sz="0" w:space="0" w:color="auto"/>
          </w:divBdr>
        </w:div>
        <w:div w:id="1095790218">
          <w:marLeft w:val="360"/>
          <w:marRight w:val="0"/>
          <w:marTop w:val="200"/>
          <w:marBottom w:val="0"/>
          <w:divBdr>
            <w:top w:val="none" w:sz="0" w:space="0" w:color="auto"/>
            <w:left w:val="none" w:sz="0" w:space="0" w:color="auto"/>
            <w:bottom w:val="none" w:sz="0" w:space="0" w:color="auto"/>
            <w:right w:val="none" w:sz="0" w:space="0" w:color="auto"/>
          </w:divBdr>
        </w:div>
        <w:div w:id="205486361">
          <w:marLeft w:val="360"/>
          <w:marRight w:val="0"/>
          <w:marTop w:val="200"/>
          <w:marBottom w:val="0"/>
          <w:divBdr>
            <w:top w:val="none" w:sz="0" w:space="0" w:color="auto"/>
            <w:left w:val="none" w:sz="0" w:space="0" w:color="auto"/>
            <w:bottom w:val="none" w:sz="0" w:space="0" w:color="auto"/>
            <w:right w:val="none" w:sz="0" w:space="0" w:color="auto"/>
          </w:divBdr>
        </w:div>
      </w:divsChild>
    </w:div>
    <w:div w:id="1528786981">
      <w:bodyDiv w:val="1"/>
      <w:marLeft w:val="0"/>
      <w:marRight w:val="0"/>
      <w:marTop w:val="0"/>
      <w:marBottom w:val="0"/>
      <w:divBdr>
        <w:top w:val="none" w:sz="0" w:space="0" w:color="auto"/>
        <w:left w:val="none" w:sz="0" w:space="0" w:color="auto"/>
        <w:bottom w:val="none" w:sz="0" w:space="0" w:color="auto"/>
        <w:right w:val="none" w:sz="0" w:space="0" w:color="auto"/>
      </w:divBdr>
      <w:divsChild>
        <w:div w:id="1692032188">
          <w:marLeft w:val="360"/>
          <w:marRight w:val="0"/>
          <w:marTop w:val="200"/>
          <w:marBottom w:val="0"/>
          <w:divBdr>
            <w:top w:val="none" w:sz="0" w:space="0" w:color="auto"/>
            <w:left w:val="none" w:sz="0" w:space="0" w:color="auto"/>
            <w:bottom w:val="none" w:sz="0" w:space="0" w:color="auto"/>
            <w:right w:val="none" w:sz="0" w:space="0" w:color="auto"/>
          </w:divBdr>
        </w:div>
        <w:div w:id="1676493856">
          <w:marLeft w:val="360"/>
          <w:marRight w:val="0"/>
          <w:marTop w:val="200"/>
          <w:marBottom w:val="0"/>
          <w:divBdr>
            <w:top w:val="none" w:sz="0" w:space="0" w:color="auto"/>
            <w:left w:val="none" w:sz="0" w:space="0" w:color="auto"/>
            <w:bottom w:val="none" w:sz="0" w:space="0" w:color="auto"/>
            <w:right w:val="none" w:sz="0" w:space="0" w:color="auto"/>
          </w:divBdr>
        </w:div>
        <w:div w:id="1207066536">
          <w:marLeft w:val="1080"/>
          <w:marRight w:val="0"/>
          <w:marTop w:val="100"/>
          <w:marBottom w:val="0"/>
          <w:divBdr>
            <w:top w:val="none" w:sz="0" w:space="0" w:color="auto"/>
            <w:left w:val="none" w:sz="0" w:space="0" w:color="auto"/>
            <w:bottom w:val="none" w:sz="0" w:space="0" w:color="auto"/>
            <w:right w:val="none" w:sz="0" w:space="0" w:color="auto"/>
          </w:divBdr>
        </w:div>
        <w:div w:id="1143886631">
          <w:marLeft w:val="360"/>
          <w:marRight w:val="0"/>
          <w:marTop w:val="200"/>
          <w:marBottom w:val="0"/>
          <w:divBdr>
            <w:top w:val="none" w:sz="0" w:space="0" w:color="auto"/>
            <w:left w:val="none" w:sz="0" w:space="0" w:color="auto"/>
            <w:bottom w:val="none" w:sz="0" w:space="0" w:color="auto"/>
            <w:right w:val="none" w:sz="0" w:space="0" w:color="auto"/>
          </w:divBdr>
        </w:div>
        <w:div w:id="780534934">
          <w:marLeft w:val="1080"/>
          <w:marRight w:val="0"/>
          <w:marTop w:val="100"/>
          <w:marBottom w:val="0"/>
          <w:divBdr>
            <w:top w:val="none" w:sz="0" w:space="0" w:color="auto"/>
            <w:left w:val="none" w:sz="0" w:space="0" w:color="auto"/>
            <w:bottom w:val="none" w:sz="0" w:space="0" w:color="auto"/>
            <w:right w:val="none" w:sz="0" w:space="0" w:color="auto"/>
          </w:divBdr>
        </w:div>
        <w:div w:id="869148603">
          <w:marLeft w:val="360"/>
          <w:marRight w:val="0"/>
          <w:marTop w:val="200"/>
          <w:marBottom w:val="0"/>
          <w:divBdr>
            <w:top w:val="none" w:sz="0" w:space="0" w:color="auto"/>
            <w:left w:val="none" w:sz="0" w:space="0" w:color="auto"/>
            <w:bottom w:val="none" w:sz="0" w:space="0" w:color="auto"/>
            <w:right w:val="none" w:sz="0" w:space="0" w:color="auto"/>
          </w:divBdr>
        </w:div>
        <w:div w:id="1930196293">
          <w:marLeft w:val="1080"/>
          <w:marRight w:val="0"/>
          <w:marTop w:val="100"/>
          <w:marBottom w:val="0"/>
          <w:divBdr>
            <w:top w:val="none" w:sz="0" w:space="0" w:color="auto"/>
            <w:left w:val="none" w:sz="0" w:space="0" w:color="auto"/>
            <w:bottom w:val="none" w:sz="0" w:space="0" w:color="auto"/>
            <w:right w:val="none" w:sz="0" w:space="0" w:color="auto"/>
          </w:divBdr>
        </w:div>
        <w:div w:id="738482574">
          <w:marLeft w:val="360"/>
          <w:marRight w:val="0"/>
          <w:marTop w:val="200"/>
          <w:marBottom w:val="0"/>
          <w:divBdr>
            <w:top w:val="none" w:sz="0" w:space="0" w:color="auto"/>
            <w:left w:val="none" w:sz="0" w:space="0" w:color="auto"/>
            <w:bottom w:val="none" w:sz="0" w:space="0" w:color="auto"/>
            <w:right w:val="none" w:sz="0" w:space="0" w:color="auto"/>
          </w:divBdr>
        </w:div>
        <w:div w:id="768349721">
          <w:marLeft w:val="1080"/>
          <w:marRight w:val="0"/>
          <w:marTop w:val="100"/>
          <w:marBottom w:val="0"/>
          <w:divBdr>
            <w:top w:val="none" w:sz="0" w:space="0" w:color="auto"/>
            <w:left w:val="none" w:sz="0" w:space="0" w:color="auto"/>
            <w:bottom w:val="none" w:sz="0" w:space="0" w:color="auto"/>
            <w:right w:val="none" w:sz="0" w:space="0" w:color="auto"/>
          </w:divBdr>
        </w:div>
        <w:div w:id="2043750144">
          <w:marLeft w:val="360"/>
          <w:marRight w:val="0"/>
          <w:marTop w:val="200"/>
          <w:marBottom w:val="0"/>
          <w:divBdr>
            <w:top w:val="none" w:sz="0" w:space="0" w:color="auto"/>
            <w:left w:val="none" w:sz="0" w:space="0" w:color="auto"/>
            <w:bottom w:val="none" w:sz="0" w:space="0" w:color="auto"/>
            <w:right w:val="none" w:sz="0" w:space="0" w:color="auto"/>
          </w:divBdr>
        </w:div>
        <w:div w:id="74478142">
          <w:marLeft w:val="1080"/>
          <w:marRight w:val="0"/>
          <w:marTop w:val="100"/>
          <w:marBottom w:val="0"/>
          <w:divBdr>
            <w:top w:val="none" w:sz="0" w:space="0" w:color="auto"/>
            <w:left w:val="none" w:sz="0" w:space="0" w:color="auto"/>
            <w:bottom w:val="none" w:sz="0" w:space="0" w:color="auto"/>
            <w:right w:val="none" w:sz="0" w:space="0" w:color="auto"/>
          </w:divBdr>
        </w:div>
        <w:div w:id="2140413619">
          <w:marLeft w:val="360"/>
          <w:marRight w:val="0"/>
          <w:marTop w:val="200"/>
          <w:marBottom w:val="0"/>
          <w:divBdr>
            <w:top w:val="none" w:sz="0" w:space="0" w:color="auto"/>
            <w:left w:val="none" w:sz="0" w:space="0" w:color="auto"/>
            <w:bottom w:val="none" w:sz="0" w:space="0" w:color="auto"/>
            <w:right w:val="none" w:sz="0" w:space="0" w:color="auto"/>
          </w:divBdr>
        </w:div>
      </w:divsChild>
    </w:div>
    <w:div w:id="1756319640">
      <w:bodyDiv w:val="1"/>
      <w:marLeft w:val="0"/>
      <w:marRight w:val="0"/>
      <w:marTop w:val="0"/>
      <w:marBottom w:val="0"/>
      <w:divBdr>
        <w:top w:val="none" w:sz="0" w:space="0" w:color="auto"/>
        <w:left w:val="none" w:sz="0" w:space="0" w:color="auto"/>
        <w:bottom w:val="none" w:sz="0" w:space="0" w:color="auto"/>
        <w:right w:val="none" w:sz="0" w:space="0" w:color="auto"/>
      </w:divBdr>
    </w:div>
    <w:div w:id="2088919744">
      <w:bodyDiv w:val="1"/>
      <w:marLeft w:val="0"/>
      <w:marRight w:val="0"/>
      <w:marTop w:val="0"/>
      <w:marBottom w:val="0"/>
      <w:divBdr>
        <w:top w:val="none" w:sz="0" w:space="0" w:color="auto"/>
        <w:left w:val="none" w:sz="0" w:space="0" w:color="auto"/>
        <w:bottom w:val="none" w:sz="0" w:space="0" w:color="auto"/>
        <w:right w:val="none" w:sz="0" w:space="0" w:color="auto"/>
      </w:divBdr>
      <w:divsChild>
        <w:div w:id="1125344132">
          <w:marLeft w:val="360"/>
          <w:marRight w:val="0"/>
          <w:marTop w:val="200"/>
          <w:marBottom w:val="0"/>
          <w:divBdr>
            <w:top w:val="none" w:sz="0" w:space="0" w:color="auto"/>
            <w:left w:val="none" w:sz="0" w:space="0" w:color="auto"/>
            <w:bottom w:val="none" w:sz="0" w:space="0" w:color="auto"/>
            <w:right w:val="none" w:sz="0" w:space="0" w:color="auto"/>
          </w:divBdr>
        </w:div>
        <w:div w:id="1668627992">
          <w:marLeft w:val="360"/>
          <w:marRight w:val="0"/>
          <w:marTop w:val="200"/>
          <w:marBottom w:val="0"/>
          <w:divBdr>
            <w:top w:val="none" w:sz="0" w:space="0" w:color="auto"/>
            <w:left w:val="none" w:sz="0" w:space="0" w:color="auto"/>
            <w:bottom w:val="none" w:sz="0" w:space="0" w:color="auto"/>
            <w:right w:val="none" w:sz="0" w:space="0" w:color="auto"/>
          </w:divBdr>
        </w:div>
        <w:div w:id="1623606492">
          <w:marLeft w:val="360"/>
          <w:marRight w:val="0"/>
          <w:marTop w:val="200"/>
          <w:marBottom w:val="0"/>
          <w:divBdr>
            <w:top w:val="none" w:sz="0" w:space="0" w:color="auto"/>
            <w:left w:val="none" w:sz="0" w:space="0" w:color="auto"/>
            <w:bottom w:val="none" w:sz="0" w:space="0" w:color="auto"/>
            <w:right w:val="none" w:sz="0" w:space="0" w:color="auto"/>
          </w:divBdr>
        </w:div>
        <w:div w:id="425809775">
          <w:marLeft w:val="360"/>
          <w:marRight w:val="0"/>
          <w:marTop w:val="200"/>
          <w:marBottom w:val="0"/>
          <w:divBdr>
            <w:top w:val="none" w:sz="0" w:space="0" w:color="auto"/>
            <w:left w:val="none" w:sz="0" w:space="0" w:color="auto"/>
            <w:bottom w:val="none" w:sz="0" w:space="0" w:color="auto"/>
            <w:right w:val="none" w:sz="0" w:space="0" w:color="auto"/>
          </w:divBdr>
        </w:div>
        <w:div w:id="920066860">
          <w:marLeft w:val="360"/>
          <w:marRight w:val="0"/>
          <w:marTop w:val="200"/>
          <w:marBottom w:val="0"/>
          <w:divBdr>
            <w:top w:val="none" w:sz="0" w:space="0" w:color="auto"/>
            <w:left w:val="none" w:sz="0" w:space="0" w:color="auto"/>
            <w:bottom w:val="none" w:sz="0" w:space="0" w:color="auto"/>
            <w:right w:val="none" w:sz="0" w:space="0" w:color="auto"/>
          </w:divBdr>
        </w:div>
      </w:divsChild>
    </w:div>
    <w:div w:id="2131237668">
      <w:bodyDiv w:val="1"/>
      <w:marLeft w:val="0"/>
      <w:marRight w:val="0"/>
      <w:marTop w:val="0"/>
      <w:marBottom w:val="0"/>
      <w:divBdr>
        <w:top w:val="none" w:sz="0" w:space="0" w:color="auto"/>
        <w:left w:val="none" w:sz="0" w:space="0" w:color="auto"/>
        <w:bottom w:val="none" w:sz="0" w:space="0" w:color="auto"/>
        <w:right w:val="none" w:sz="0" w:space="0" w:color="auto"/>
      </w:divBdr>
      <w:divsChild>
        <w:div w:id="1541627723">
          <w:marLeft w:val="360"/>
          <w:marRight w:val="0"/>
          <w:marTop w:val="200"/>
          <w:marBottom w:val="0"/>
          <w:divBdr>
            <w:top w:val="none" w:sz="0" w:space="0" w:color="auto"/>
            <w:left w:val="none" w:sz="0" w:space="0" w:color="auto"/>
            <w:bottom w:val="none" w:sz="0" w:space="0" w:color="auto"/>
            <w:right w:val="none" w:sz="0" w:space="0" w:color="auto"/>
          </w:divBdr>
        </w:div>
        <w:div w:id="665322228">
          <w:marLeft w:val="1080"/>
          <w:marRight w:val="0"/>
          <w:marTop w:val="100"/>
          <w:marBottom w:val="0"/>
          <w:divBdr>
            <w:top w:val="none" w:sz="0" w:space="0" w:color="auto"/>
            <w:left w:val="none" w:sz="0" w:space="0" w:color="auto"/>
            <w:bottom w:val="none" w:sz="0" w:space="0" w:color="auto"/>
            <w:right w:val="none" w:sz="0" w:space="0" w:color="auto"/>
          </w:divBdr>
        </w:div>
        <w:div w:id="1409812959">
          <w:marLeft w:val="1080"/>
          <w:marRight w:val="0"/>
          <w:marTop w:val="100"/>
          <w:marBottom w:val="0"/>
          <w:divBdr>
            <w:top w:val="none" w:sz="0" w:space="0" w:color="auto"/>
            <w:left w:val="none" w:sz="0" w:space="0" w:color="auto"/>
            <w:bottom w:val="none" w:sz="0" w:space="0" w:color="auto"/>
            <w:right w:val="none" w:sz="0" w:space="0" w:color="auto"/>
          </w:divBdr>
        </w:div>
        <w:div w:id="2065716402">
          <w:marLeft w:val="1800"/>
          <w:marRight w:val="0"/>
          <w:marTop w:val="100"/>
          <w:marBottom w:val="0"/>
          <w:divBdr>
            <w:top w:val="none" w:sz="0" w:space="0" w:color="auto"/>
            <w:left w:val="none" w:sz="0" w:space="0" w:color="auto"/>
            <w:bottom w:val="none" w:sz="0" w:space="0" w:color="auto"/>
            <w:right w:val="none" w:sz="0" w:space="0" w:color="auto"/>
          </w:divBdr>
        </w:div>
        <w:div w:id="1531724170">
          <w:marLeft w:val="1080"/>
          <w:marRight w:val="0"/>
          <w:marTop w:val="100"/>
          <w:marBottom w:val="0"/>
          <w:divBdr>
            <w:top w:val="none" w:sz="0" w:space="0" w:color="auto"/>
            <w:left w:val="none" w:sz="0" w:space="0" w:color="auto"/>
            <w:bottom w:val="none" w:sz="0" w:space="0" w:color="auto"/>
            <w:right w:val="none" w:sz="0" w:space="0" w:color="auto"/>
          </w:divBdr>
        </w:div>
        <w:div w:id="579870745">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68</TotalTime>
  <Pages>4</Pages>
  <Words>3115</Words>
  <Characters>17762</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16</cp:revision>
  <dcterms:created xsi:type="dcterms:W3CDTF">2022-05-23T12:40:00Z</dcterms:created>
  <dcterms:modified xsi:type="dcterms:W3CDTF">2023-06-12T11:24:00Z</dcterms:modified>
</cp:coreProperties>
</file>